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 xml:space="preserve">UNIVERSITY </w:t>
      </w:r>
      <w:proofErr w:type="spellStart"/>
      <w:r w:rsidRPr="00426B42">
        <w:rPr>
          <w:rFonts w:ascii="Arial" w:hAnsi="Arial" w:cs="Arial"/>
          <w:b/>
          <w:color w:val="808080" w:themeColor="background1" w:themeShade="80"/>
          <w:szCs w:val="24"/>
        </w:rPr>
        <w:t>of</w:t>
      </w:r>
      <w:proofErr w:type="spellEnd"/>
      <w:r w:rsidRPr="00426B42">
        <w:rPr>
          <w:rFonts w:ascii="Arial" w:hAnsi="Arial" w:cs="Arial"/>
          <w:b/>
          <w:color w:val="808080" w:themeColor="background1" w:themeShade="80"/>
          <w:szCs w:val="24"/>
        </w:rPr>
        <w:t xml:space="preserve">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417FFC80" w14:textId="77777777" w:rsidR="00DC5155" w:rsidRPr="00426B42" w:rsidRDefault="00DC5155" w:rsidP="000F41AC">
          <w:pPr>
            <w:spacing w:after="240" w:line="240" w:lineRule="atLeast"/>
            <w:jc w:val="center"/>
            <w:rPr>
              <w:rFonts w:ascii="Arial" w:hAnsi="Arial" w:cs="Arial"/>
            </w:rPr>
          </w:pPr>
        </w:p>
        <w:p w14:paraId="66067F95" w14:textId="77777777" w:rsidR="00DC5155" w:rsidRPr="00426B42" w:rsidRDefault="00DC5155" w:rsidP="000F41AC">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4E3D68D1" w14:textId="77777777" w:rsidR="000F41AC" w:rsidRDefault="000F41AC" w:rsidP="000F41AC">
          <w:pPr>
            <w:spacing w:after="240" w:line="240" w:lineRule="atLeast"/>
            <w:jc w:val="center"/>
            <w:rPr>
              <w:rFonts w:ascii="Arial" w:hAnsi="Arial" w:cs="Arial"/>
              <w:sz w:val="19"/>
              <w:szCs w:val="19"/>
            </w:rPr>
          </w:pPr>
        </w:p>
        <w:p w14:paraId="24EB0C0B" w14:textId="77777777" w:rsidR="000F41AC" w:rsidRDefault="000F41AC" w:rsidP="000F41AC">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A883F25" w14:textId="77777777" w:rsidR="004A4E62" w:rsidRDefault="00DC5155" w:rsidP="004A4E62">
          <w:pPr>
            <w:pStyle w:val="Grundtextzentriert"/>
            <w:spacing w:after="240" w:line="240" w:lineRule="atLeast"/>
            <w:rPr>
              <w:rFonts w:ascii="Arial" w:hAnsi="Arial" w:cs="Arial"/>
            </w:rPr>
          </w:pPr>
          <w:r w:rsidRPr="00426B42">
            <w:rPr>
              <w:rFonts w:ascii="Arial" w:hAnsi="Arial" w:cs="Arial"/>
              <w:sz w:val="19"/>
              <w:szCs w:val="19"/>
            </w:rPr>
            <w:t xml:space="preserve">Betreuer: </w:t>
          </w:r>
          <w:r w:rsidR="003B6006">
            <w:rPr>
              <w:rFonts w:ascii="Arial" w:hAnsi="Arial" w:cs="Arial"/>
              <w:sz w:val="19"/>
              <w:szCs w:val="19"/>
            </w:rPr>
            <w:t>Johann Uhrmann</w:t>
          </w:r>
        </w:p>
      </w:sdtContent>
    </w:sdt>
    <w:p w14:paraId="47EB486E" w14:textId="77777777" w:rsidR="00B16616" w:rsidRPr="004A4E62" w:rsidRDefault="00B16616" w:rsidP="004A4E62">
      <w:pPr>
        <w:pStyle w:val="Grundtextzentriert"/>
        <w:spacing w:after="240" w:line="240" w:lineRule="atLeast"/>
        <w:jc w:val="both"/>
        <w:rPr>
          <w:rFonts w:ascii="Arial" w:hAnsi="Arial" w:cs="Arial"/>
        </w:rPr>
      </w:pPr>
      <w:r w:rsidRPr="00426B42">
        <w:lastRenderedPageBreak/>
        <w:br w:type="page"/>
      </w:r>
    </w:p>
    <w:p w14:paraId="28468392" w14:textId="77777777" w:rsidR="003B6006" w:rsidRDefault="003B6006">
      <w:pPr>
        <w:rPr>
          <w:b/>
          <w:kern w:val="28"/>
          <w:sz w:val="28"/>
        </w:rPr>
      </w:pPr>
      <w:bookmarkStart w:id="1" w:name="Abkürzungsverzeichnis"/>
      <w:bookmarkStart w:id="2" w:name="Inhaltsverzeichnis"/>
      <w:r>
        <w:lastRenderedPageBreak/>
        <w:br w:type="page"/>
      </w:r>
    </w:p>
    <w:p w14:paraId="34324930" w14:textId="77777777" w:rsidR="009E4B3B" w:rsidRPr="00426B42" w:rsidRDefault="009E4B3B" w:rsidP="0004159B">
      <w:pPr>
        <w:pStyle w:val="berschrift1"/>
        <w:numPr>
          <w:ilvl w:val="0"/>
          <w:numId w:val="0"/>
        </w:numPr>
      </w:pPr>
      <w:bookmarkStart w:id="3" w:name="_Toc65654358"/>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1DAAAD29" w14:textId="77777777" w:rsidR="009E4B3B" w:rsidRPr="00B32FCB" w:rsidRDefault="009E4B3B" w:rsidP="00B32FCB">
      <w:pPr>
        <w:pStyle w:val="Grundtext"/>
      </w:pPr>
      <w:r w:rsidRPr="00B32FCB">
        <w:t>Landshut, den …………….</w:t>
      </w:r>
      <w:r w:rsidRPr="00B32FCB">
        <w:tab/>
      </w:r>
      <w:r w:rsidRPr="00B32FCB">
        <w:tab/>
      </w:r>
      <w:r w:rsidRPr="00B32FCB">
        <w:tab/>
      </w:r>
      <w:r w:rsidRPr="00B32FCB">
        <w:tab/>
      </w:r>
      <w:proofErr w:type="gramStart"/>
      <w:r w:rsidRPr="00B32FCB">
        <w:t>…..</w:t>
      </w:r>
      <w:proofErr w:type="gramEnd"/>
      <w:r w:rsidRPr="00B32FC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37C1C54D" w14:textId="77777777" w:rsidR="003B6006" w:rsidRDefault="003B6006">
      <w:r>
        <w:br w:type="page"/>
      </w:r>
    </w:p>
    <w:p w14:paraId="1FBAF8C9" w14:textId="77777777" w:rsidR="003B6006" w:rsidRDefault="003B6006">
      <w:r>
        <w:lastRenderedPageBreak/>
        <w:br w:type="page"/>
      </w:r>
    </w:p>
    <w:p w14:paraId="62E6FA61" w14:textId="77777777" w:rsidR="003B6006" w:rsidRPr="00204104" w:rsidRDefault="003B6006" w:rsidP="001051B9">
      <w:pPr>
        <w:pStyle w:val="Verzeichnisse"/>
        <w:rPr>
          <w:rStyle w:val="Hervorhebung"/>
          <w:i w:val="0"/>
          <w:iCs w:val="0"/>
        </w:rPr>
      </w:pPr>
      <w:bookmarkStart w:id="4" w:name="_Toc65654359"/>
      <w:r w:rsidRPr="00204104">
        <w:rPr>
          <w:rStyle w:val="Hervorhebung"/>
          <w:i w:val="0"/>
          <w:iCs w:val="0"/>
        </w:rPr>
        <w:lastRenderedPageBreak/>
        <w:t>Abstract</w:t>
      </w:r>
      <w:bookmarkEnd w:id="4"/>
    </w:p>
    <w:p w14:paraId="52204064" w14:textId="77777777" w:rsidR="00E04A4E" w:rsidRPr="00E04A4E" w:rsidRDefault="00E04A4E" w:rsidP="00EF2D74"/>
    <w:p w14:paraId="3A531E69" w14:textId="77777777" w:rsidR="003B6006" w:rsidRDefault="003B6006">
      <w:pPr>
        <w:rPr>
          <w:b/>
          <w:kern w:val="28"/>
          <w:sz w:val="28"/>
        </w:rPr>
      </w:pPr>
      <w:r>
        <w:br w:type="page"/>
      </w:r>
    </w:p>
    <w:p w14:paraId="21C27312" w14:textId="77777777" w:rsidR="00B16616" w:rsidRPr="00426B42" w:rsidRDefault="00B16616" w:rsidP="0004159B">
      <w:pPr>
        <w:pStyle w:val="Verzeichnisse"/>
      </w:pPr>
      <w:bookmarkStart w:id="5" w:name="_Toc65654360"/>
      <w:r w:rsidRPr="00426B42">
        <w:lastRenderedPageBreak/>
        <w:t>Inhaltsverzeichnis</w:t>
      </w:r>
      <w:bookmarkEnd w:id="5"/>
    </w:p>
    <w:bookmarkEnd w:id="1"/>
    <w:bookmarkEnd w:id="2"/>
    <w:p w14:paraId="5F2A21DA" w14:textId="5E8E1762" w:rsidR="00791204" w:rsidRDefault="00B16616">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5654358" w:history="1">
        <w:r w:rsidR="00791204" w:rsidRPr="008E3813">
          <w:rPr>
            <w:rStyle w:val="Hyperlink"/>
          </w:rPr>
          <w:t>Erklärung zur Masterarbeit</w:t>
        </w:r>
        <w:r w:rsidR="00791204">
          <w:rPr>
            <w:webHidden/>
          </w:rPr>
          <w:tab/>
        </w:r>
        <w:r w:rsidR="00791204">
          <w:rPr>
            <w:webHidden/>
          </w:rPr>
          <w:fldChar w:fldCharType="begin"/>
        </w:r>
        <w:r w:rsidR="00791204">
          <w:rPr>
            <w:webHidden/>
          </w:rPr>
          <w:instrText xml:space="preserve"> PAGEREF _Toc65654358 \h </w:instrText>
        </w:r>
        <w:r w:rsidR="00791204">
          <w:rPr>
            <w:webHidden/>
          </w:rPr>
        </w:r>
        <w:r w:rsidR="00791204">
          <w:rPr>
            <w:webHidden/>
          </w:rPr>
          <w:fldChar w:fldCharType="separate"/>
        </w:r>
        <w:r w:rsidR="00791204">
          <w:rPr>
            <w:webHidden/>
          </w:rPr>
          <w:t>- 4 -</w:t>
        </w:r>
        <w:r w:rsidR="00791204">
          <w:rPr>
            <w:webHidden/>
          </w:rPr>
          <w:fldChar w:fldCharType="end"/>
        </w:r>
      </w:hyperlink>
    </w:p>
    <w:p w14:paraId="6E618F4B" w14:textId="2F095F5E" w:rsidR="00791204" w:rsidRDefault="00791204">
      <w:pPr>
        <w:pStyle w:val="Verzeichnis1"/>
        <w:rPr>
          <w:rFonts w:asciiTheme="minorHAnsi" w:eastAsiaTheme="minorEastAsia" w:hAnsiTheme="minorHAnsi" w:cstheme="minorBidi"/>
          <w:sz w:val="22"/>
          <w:szCs w:val="22"/>
        </w:rPr>
      </w:pPr>
      <w:hyperlink w:anchor="_Toc65654359" w:history="1">
        <w:r w:rsidRPr="008E3813">
          <w:rPr>
            <w:rStyle w:val="Hyperlink"/>
          </w:rPr>
          <w:t>Abstract</w:t>
        </w:r>
        <w:r>
          <w:rPr>
            <w:webHidden/>
          </w:rPr>
          <w:tab/>
        </w:r>
        <w:r>
          <w:rPr>
            <w:webHidden/>
          </w:rPr>
          <w:fldChar w:fldCharType="begin"/>
        </w:r>
        <w:r>
          <w:rPr>
            <w:webHidden/>
          </w:rPr>
          <w:instrText xml:space="preserve"> PAGEREF _Toc65654359 \h </w:instrText>
        </w:r>
        <w:r>
          <w:rPr>
            <w:webHidden/>
          </w:rPr>
        </w:r>
        <w:r>
          <w:rPr>
            <w:webHidden/>
          </w:rPr>
          <w:fldChar w:fldCharType="separate"/>
        </w:r>
        <w:r>
          <w:rPr>
            <w:webHidden/>
          </w:rPr>
          <w:t>- 6 -</w:t>
        </w:r>
        <w:r>
          <w:rPr>
            <w:webHidden/>
          </w:rPr>
          <w:fldChar w:fldCharType="end"/>
        </w:r>
      </w:hyperlink>
    </w:p>
    <w:p w14:paraId="2FC32E0D" w14:textId="348DD55C" w:rsidR="00791204" w:rsidRDefault="00791204">
      <w:pPr>
        <w:pStyle w:val="Verzeichnis1"/>
        <w:rPr>
          <w:rFonts w:asciiTheme="minorHAnsi" w:eastAsiaTheme="minorEastAsia" w:hAnsiTheme="minorHAnsi" w:cstheme="minorBidi"/>
          <w:sz w:val="22"/>
          <w:szCs w:val="22"/>
        </w:rPr>
      </w:pPr>
      <w:hyperlink w:anchor="_Toc65654360" w:history="1">
        <w:r w:rsidRPr="008E3813">
          <w:rPr>
            <w:rStyle w:val="Hyperlink"/>
          </w:rPr>
          <w:t>Inhaltsverzeichnis</w:t>
        </w:r>
        <w:r>
          <w:rPr>
            <w:webHidden/>
          </w:rPr>
          <w:tab/>
        </w:r>
        <w:r>
          <w:rPr>
            <w:webHidden/>
          </w:rPr>
          <w:fldChar w:fldCharType="begin"/>
        </w:r>
        <w:r>
          <w:rPr>
            <w:webHidden/>
          </w:rPr>
          <w:instrText xml:space="preserve"> PAGEREF _Toc65654360 \h </w:instrText>
        </w:r>
        <w:r>
          <w:rPr>
            <w:webHidden/>
          </w:rPr>
        </w:r>
        <w:r>
          <w:rPr>
            <w:webHidden/>
          </w:rPr>
          <w:fldChar w:fldCharType="separate"/>
        </w:r>
        <w:r>
          <w:rPr>
            <w:webHidden/>
          </w:rPr>
          <w:t>- 7 -</w:t>
        </w:r>
        <w:r>
          <w:rPr>
            <w:webHidden/>
          </w:rPr>
          <w:fldChar w:fldCharType="end"/>
        </w:r>
      </w:hyperlink>
    </w:p>
    <w:p w14:paraId="6DCA81A9" w14:textId="4ADBFFB4" w:rsidR="00791204" w:rsidRDefault="00791204">
      <w:pPr>
        <w:pStyle w:val="Verzeichnis1"/>
        <w:rPr>
          <w:rFonts w:asciiTheme="minorHAnsi" w:eastAsiaTheme="minorEastAsia" w:hAnsiTheme="minorHAnsi" w:cstheme="minorBidi"/>
          <w:sz w:val="22"/>
          <w:szCs w:val="22"/>
        </w:rPr>
      </w:pPr>
      <w:hyperlink w:anchor="_Toc65654361" w:history="1">
        <w:r w:rsidRPr="008E3813">
          <w:rPr>
            <w:rStyle w:val="Hyperlink"/>
          </w:rPr>
          <w:t>1</w:t>
        </w:r>
        <w:r>
          <w:rPr>
            <w:rFonts w:asciiTheme="minorHAnsi" w:eastAsiaTheme="minorEastAsia" w:hAnsiTheme="minorHAnsi" w:cstheme="minorBidi"/>
            <w:sz w:val="22"/>
            <w:szCs w:val="22"/>
          </w:rPr>
          <w:tab/>
        </w:r>
        <w:r w:rsidRPr="008E3813">
          <w:rPr>
            <w:rStyle w:val="Hyperlink"/>
          </w:rPr>
          <w:t>Einleitung</w:t>
        </w:r>
        <w:r>
          <w:rPr>
            <w:webHidden/>
          </w:rPr>
          <w:tab/>
        </w:r>
        <w:r>
          <w:rPr>
            <w:webHidden/>
          </w:rPr>
          <w:fldChar w:fldCharType="begin"/>
        </w:r>
        <w:r>
          <w:rPr>
            <w:webHidden/>
          </w:rPr>
          <w:instrText xml:space="preserve"> PAGEREF _Toc65654361 \h </w:instrText>
        </w:r>
        <w:r>
          <w:rPr>
            <w:webHidden/>
          </w:rPr>
        </w:r>
        <w:r>
          <w:rPr>
            <w:webHidden/>
          </w:rPr>
          <w:fldChar w:fldCharType="separate"/>
        </w:r>
        <w:r>
          <w:rPr>
            <w:webHidden/>
          </w:rPr>
          <w:t>- 8 -</w:t>
        </w:r>
        <w:r>
          <w:rPr>
            <w:webHidden/>
          </w:rPr>
          <w:fldChar w:fldCharType="end"/>
        </w:r>
      </w:hyperlink>
    </w:p>
    <w:p w14:paraId="0CDD218A" w14:textId="27B623F1" w:rsidR="00791204" w:rsidRDefault="00791204">
      <w:pPr>
        <w:pStyle w:val="Verzeichnis2"/>
        <w:tabs>
          <w:tab w:val="left" w:pos="1276"/>
        </w:tabs>
        <w:rPr>
          <w:rFonts w:asciiTheme="minorHAnsi" w:eastAsiaTheme="minorEastAsia" w:hAnsiTheme="minorHAnsi" w:cstheme="minorBidi"/>
          <w:sz w:val="22"/>
          <w:szCs w:val="22"/>
        </w:rPr>
      </w:pPr>
      <w:hyperlink w:anchor="_Toc65654362" w:history="1">
        <w:r w:rsidRPr="008E3813">
          <w:rPr>
            <w:rStyle w:val="Hyperlink"/>
          </w:rPr>
          <w:t>1.1</w:t>
        </w:r>
        <w:r>
          <w:rPr>
            <w:rFonts w:asciiTheme="minorHAnsi" w:eastAsiaTheme="minorEastAsia" w:hAnsiTheme="minorHAnsi" w:cstheme="minorBidi"/>
            <w:sz w:val="22"/>
            <w:szCs w:val="22"/>
          </w:rPr>
          <w:tab/>
        </w:r>
        <w:r w:rsidRPr="008E3813">
          <w:rPr>
            <w:rStyle w:val="Hyperlink"/>
          </w:rPr>
          <w:t>Problemstellung und Motivation</w:t>
        </w:r>
        <w:r>
          <w:rPr>
            <w:webHidden/>
          </w:rPr>
          <w:tab/>
        </w:r>
        <w:r>
          <w:rPr>
            <w:webHidden/>
          </w:rPr>
          <w:fldChar w:fldCharType="begin"/>
        </w:r>
        <w:r>
          <w:rPr>
            <w:webHidden/>
          </w:rPr>
          <w:instrText xml:space="preserve"> PAGEREF _Toc65654362 \h </w:instrText>
        </w:r>
        <w:r>
          <w:rPr>
            <w:webHidden/>
          </w:rPr>
        </w:r>
        <w:r>
          <w:rPr>
            <w:webHidden/>
          </w:rPr>
          <w:fldChar w:fldCharType="separate"/>
        </w:r>
        <w:r>
          <w:rPr>
            <w:webHidden/>
          </w:rPr>
          <w:t>- 8 -</w:t>
        </w:r>
        <w:r>
          <w:rPr>
            <w:webHidden/>
          </w:rPr>
          <w:fldChar w:fldCharType="end"/>
        </w:r>
      </w:hyperlink>
    </w:p>
    <w:p w14:paraId="1A5C6967" w14:textId="17B0016E" w:rsidR="00791204" w:rsidRDefault="00791204">
      <w:pPr>
        <w:pStyle w:val="Verzeichnis2"/>
        <w:tabs>
          <w:tab w:val="left" w:pos="1276"/>
        </w:tabs>
        <w:rPr>
          <w:rFonts w:asciiTheme="minorHAnsi" w:eastAsiaTheme="minorEastAsia" w:hAnsiTheme="minorHAnsi" w:cstheme="minorBidi"/>
          <w:sz w:val="22"/>
          <w:szCs w:val="22"/>
        </w:rPr>
      </w:pPr>
      <w:hyperlink w:anchor="_Toc65654363" w:history="1">
        <w:r w:rsidRPr="008E3813">
          <w:rPr>
            <w:rStyle w:val="Hyperlink"/>
          </w:rPr>
          <w:t>1.2</w:t>
        </w:r>
        <w:r>
          <w:rPr>
            <w:rFonts w:asciiTheme="minorHAnsi" w:eastAsiaTheme="minorEastAsia" w:hAnsiTheme="minorHAnsi" w:cstheme="minorBidi"/>
            <w:sz w:val="22"/>
            <w:szCs w:val="22"/>
          </w:rPr>
          <w:tab/>
        </w:r>
        <w:r w:rsidRPr="008E3813">
          <w:rPr>
            <w:rStyle w:val="Hyperlink"/>
          </w:rPr>
          <w:t>Zielsetzung</w:t>
        </w:r>
        <w:r>
          <w:rPr>
            <w:webHidden/>
          </w:rPr>
          <w:tab/>
        </w:r>
        <w:r>
          <w:rPr>
            <w:webHidden/>
          </w:rPr>
          <w:fldChar w:fldCharType="begin"/>
        </w:r>
        <w:r>
          <w:rPr>
            <w:webHidden/>
          </w:rPr>
          <w:instrText xml:space="preserve"> PAGEREF _Toc65654363 \h </w:instrText>
        </w:r>
        <w:r>
          <w:rPr>
            <w:webHidden/>
          </w:rPr>
        </w:r>
        <w:r>
          <w:rPr>
            <w:webHidden/>
          </w:rPr>
          <w:fldChar w:fldCharType="separate"/>
        </w:r>
        <w:r>
          <w:rPr>
            <w:webHidden/>
          </w:rPr>
          <w:t>- 10 -</w:t>
        </w:r>
        <w:r>
          <w:rPr>
            <w:webHidden/>
          </w:rPr>
          <w:fldChar w:fldCharType="end"/>
        </w:r>
      </w:hyperlink>
    </w:p>
    <w:p w14:paraId="664445B8" w14:textId="27900A5F" w:rsidR="00791204" w:rsidRDefault="00791204">
      <w:pPr>
        <w:pStyle w:val="Verzeichnis1"/>
        <w:rPr>
          <w:rFonts w:asciiTheme="minorHAnsi" w:eastAsiaTheme="minorEastAsia" w:hAnsiTheme="minorHAnsi" w:cstheme="minorBidi"/>
          <w:sz w:val="22"/>
          <w:szCs w:val="22"/>
        </w:rPr>
      </w:pPr>
      <w:hyperlink w:anchor="_Toc65654364" w:history="1">
        <w:r w:rsidRPr="008E3813">
          <w:rPr>
            <w:rStyle w:val="Hyperlink"/>
          </w:rPr>
          <w:t>2</w:t>
        </w:r>
        <w:r>
          <w:rPr>
            <w:rFonts w:asciiTheme="minorHAnsi" w:eastAsiaTheme="minorEastAsia" w:hAnsiTheme="minorHAnsi" w:cstheme="minorBidi"/>
            <w:sz w:val="22"/>
            <w:szCs w:val="22"/>
          </w:rPr>
          <w:tab/>
        </w:r>
        <w:r w:rsidRPr="008E3813">
          <w:rPr>
            <w:rStyle w:val="Hyperlink"/>
          </w:rPr>
          <w:t>Grundlagen</w:t>
        </w:r>
        <w:r>
          <w:rPr>
            <w:webHidden/>
          </w:rPr>
          <w:tab/>
        </w:r>
        <w:r>
          <w:rPr>
            <w:webHidden/>
          </w:rPr>
          <w:fldChar w:fldCharType="begin"/>
        </w:r>
        <w:r>
          <w:rPr>
            <w:webHidden/>
          </w:rPr>
          <w:instrText xml:space="preserve"> PAGEREF _Toc65654364 \h </w:instrText>
        </w:r>
        <w:r>
          <w:rPr>
            <w:webHidden/>
          </w:rPr>
        </w:r>
        <w:r>
          <w:rPr>
            <w:webHidden/>
          </w:rPr>
          <w:fldChar w:fldCharType="separate"/>
        </w:r>
        <w:r>
          <w:rPr>
            <w:webHidden/>
          </w:rPr>
          <w:t>- 11 -</w:t>
        </w:r>
        <w:r>
          <w:rPr>
            <w:webHidden/>
          </w:rPr>
          <w:fldChar w:fldCharType="end"/>
        </w:r>
      </w:hyperlink>
    </w:p>
    <w:p w14:paraId="6433919D" w14:textId="57438C48" w:rsidR="00791204" w:rsidRDefault="00791204">
      <w:pPr>
        <w:pStyle w:val="Verzeichnis2"/>
        <w:tabs>
          <w:tab w:val="left" w:pos="1276"/>
        </w:tabs>
        <w:rPr>
          <w:rFonts w:asciiTheme="minorHAnsi" w:eastAsiaTheme="minorEastAsia" w:hAnsiTheme="minorHAnsi" w:cstheme="minorBidi"/>
          <w:sz w:val="22"/>
          <w:szCs w:val="22"/>
        </w:rPr>
      </w:pPr>
      <w:hyperlink w:anchor="_Toc65654365" w:history="1">
        <w:r w:rsidRPr="008E3813">
          <w:rPr>
            <w:rStyle w:val="Hyperlink"/>
          </w:rPr>
          <w:t>2.1</w:t>
        </w:r>
        <w:r>
          <w:rPr>
            <w:rFonts w:asciiTheme="minorHAnsi" w:eastAsiaTheme="minorEastAsia" w:hAnsiTheme="minorHAnsi" w:cstheme="minorBidi"/>
            <w:sz w:val="22"/>
            <w:szCs w:val="22"/>
          </w:rPr>
          <w:tab/>
        </w:r>
        <w:r w:rsidRPr="008E3813">
          <w:rPr>
            <w:rStyle w:val="Hyperlink"/>
          </w:rPr>
          <w:t xml:space="preserve">Public </w:t>
        </w:r>
        <w:r w:rsidRPr="008E3813">
          <w:rPr>
            <w:rStyle w:val="Hyperlink"/>
          </w:rPr>
          <w:t>K</w:t>
        </w:r>
        <w:r w:rsidRPr="008E3813">
          <w:rPr>
            <w:rStyle w:val="Hyperlink"/>
          </w:rPr>
          <w:t>ey Infrastructure</w:t>
        </w:r>
        <w:r>
          <w:rPr>
            <w:webHidden/>
          </w:rPr>
          <w:tab/>
        </w:r>
        <w:r>
          <w:rPr>
            <w:webHidden/>
          </w:rPr>
          <w:fldChar w:fldCharType="begin"/>
        </w:r>
        <w:r>
          <w:rPr>
            <w:webHidden/>
          </w:rPr>
          <w:instrText xml:space="preserve"> PAGEREF _Toc65654365 \h </w:instrText>
        </w:r>
        <w:r>
          <w:rPr>
            <w:webHidden/>
          </w:rPr>
        </w:r>
        <w:r>
          <w:rPr>
            <w:webHidden/>
          </w:rPr>
          <w:fldChar w:fldCharType="separate"/>
        </w:r>
        <w:r>
          <w:rPr>
            <w:webHidden/>
          </w:rPr>
          <w:t>- 11 -</w:t>
        </w:r>
        <w:r>
          <w:rPr>
            <w:webHidden/>
          </w:rPr>
          <w:fldChar w:fldCharType="end"/>
        </w:r>
      </w:hyperlink>
    </w:p>
    <w:p w14:paraId="296611D9" w14:textId="12212E0D" w:rsidR="00791204" w:rsidRDefault="00791204">
      <w:pPr>
        <w:pStyle w:val="Verzeichnis2"/>
        <w:tabs>
          <w:tab w:val="left" w:pos="1276"/>
        </w:tabs>
        <w:rPr>
          <w:rFonts w:asciiTheme="minorHAnsi" w:eastAsiaTheme="minorEastAsia" w:hAnsiTheme="minorHAnsi" w:cstheme="minorBidi"/>
          <w:sz w:val="22"/>
          <w:szCs w:val="22"/>
        </w:rPr>
      </w:pPr>
      <w:hyperlink w:anchor="_Toc65654366" w:history="1">
        <w:r w:rsidRPr="008E3813">
          <w:rPr>
            <w:rStyle w:val="Hyperlink"/>
          </w:rPr>
          <w:t>2.2</w:t>
        </w:r>
        <w:r>
          <w:rPr>
            <w:rFonts w:asciiTheme="minorHAnsi" w:eastAsiaTheme="minorEastAsia" w:hAnsiTheme="minorHAnsi" w:cstheme="minorBidi"/>
            <w:sz w:val="22"/>
            <w:szCs w:val="22"/>
          </w:rPr>
          <w:tab/>
        </w:r>
        <w:r w:rsidRPr="008E3813">
          <w:rPr>
            <w:rStyle w:val="Hyperlink"/>
          </w:rPr>
          <w:t>Zertifizierungsstellen</w:t>
        </w:r>
        <w:r>
          <w:rPr>
            <w:webHidden/>
          </w:rPr>
          <w:tab/>
        </w:r>
        <w:r>
          <w:rPr>
            <w:webHidden/>
          </w:rPr>
          <w:fldChar w:fldCharType="begin"/>
        </w:r>
        <w:r>
          <w:rPr>
            <w:webHidden/>
          </w:rPr>
          <w:instrText xml:space="preserve"> PAGEREF _Toc65654366 \h </w:instrText>
        </w:r>
        <w:r>
          <w:rPr>
            <w:webHidden/>
          </w:rPr>
        </w:r>
        <w:r>
          <w:rPr>
            <w:webHidden/>
          </w:rPr>
          <w:fldChar w:fldCharType="separate"/>
        </w:r>
        <w:r>
          <w:rPr>
            <w:webHidden/>
          </w:rPr>
          <w:t>- 11 -</w:t>
        </w:r>
        <w:r>
          <w:rPr>
            <w:webHidden/>
          </w:rPr>
          <w:fldChar w:fldCharType="end"/>
        </w:r>
      </w:hyperlink>
    </w:p>
    <w:p w14:paraId="4BC77531" w14:textId="42DB6AD8" w:rsidR="00791204" w:rsidRDefault="00791204">
      <w:pPr>
        <w:pStyle w:val="Verzeichnis2"/>
        <w:tabs>
          <w:tab w:val="left" w:pos="1276"/>
        </w:tabs>
        <w:rPr>
          <w:rFonts w:asciiTheme="minorHAnsi" w:eastAsiaTheme="minorEastAsia" w:hAnsiTheme="minorHAnsi" w:cstheme="minorBidi"/>
          <w:sz w:val="22"/>
          <w:szCs w:val="22"/>
        </w:rPr>
      </w:pPr>
      <w:hyperlink w:anchor="_Toc65654367" w:history="1">
        <w:r w:rsidRPr="008E3813">
          <w:rPr>
            <w:rStyle w:val="Hyperlink"/>
          </w:rPr>
          <w:t>2.3</w:t>
        </w:r>
        <w:r>
          <w:rPr>
            <w:rFonts w:asciiTheme="minorHAnsi" w:eastAsiaTheme="minorEastAsia" w:hAnsiTheme="minorHAnsi" w:cstheme="minorBidi"/>
            <w:sz w:val="22"/>
            <w:szCs w:val="22"/>
          </w:rPr>
          <w:tab/>
        </w:r>
        <w:r w:rsidRPr="008E3813">
          <w:rPr>
            <w:rStyle w:val="Hyperlink"/>
          </w:rPr>
          <w:t>Digitale Zertifikate</w:t>
        </w:r>
        <w:r>
          <w:rPr>
            <w:webHidden/>
          </w:rPr>
          <w:tab/>
        </w:r>
        <w:r>
          <w:rPr>
            <w:webHidden/>
          </w:rPr>
          <w:fldChar w:fldCharType="begin"/>
        </w:r>
        <w:r>
          <w:rPr>
            <w:webHidden/>
          </w:rPr>
          <w:instrText xml:space="preserve"> PAGEREF _Toc65654367 \h </w:instrText>
        </w:r>
        <w:r>
          <w:rPr>
            <w:webHidden/>
          </w:rPr>
        </w:r>
        <w:r>
          <w:rPr>
            <w:webHidden/>
          </w:rPr>
          <w:fldChar w:fldCharType="separate"/>
        </w:r>
        <w:r>
          <w:rPr>
            <w:webHidden/>
          </w:rPr>
          <w:t>- 11 -</w:t>
        </w:r>
        <w:r>
          <w:rPr>
            <w:webHidden/>
          </w:rPr>
          <w:fldChar w:fldCharType="end"/>
        </w:r>
      </w:hyperlink>
    </w:p>
    <w:p w14:paraId="3DE7BDF4" w14:textId="62972E5C" w:rsidR="00791204" w:rsidRDefault="00791204">
      <w:pPr>
        <w:pStyle w:val="Verzeichnis3"/>
        <w:tabs>
          <w:tab w:val="left" w:pos="1985"/>
        </w:tabs>
        <w:rPr>
          <w:rFonts w:asciiTheme="minorHAnsi" w:eastAsiaTheme="minorEastAsia" w:hAnsiTheme="minorHAnsi" w:cstheme="minorBidi"/>
          <w:sz w:val="22"/>
          <w:szCs w:val="22"/>
        </w:rPr>
      </w:pPr>
      <w:hyperlink w:anchor="_Toc65654368" w:history="1">
        <w:r w:rsidRPr="008E3813">
          <w:rPr>
            <w:rStyle w:val="Hyperlink"/>
          </w:rPr>
          <w:t>2.3.1</w:t>
        </w:r>
        <w:r>
          <w:rPr>
            <w:rFonts w:asciiTheme="minorHAnsi" w:eastAsiaTheme="minorEastAsia" w:hAnsiTheme="minorHAnsi" w:cstheme="minorBidi"/>
            <w:sz w:val="22"/>
            <w:szCs w:val="22"/>
          </w:rPr>
          <w:tab/>
        </w:r>
        <w:r w:rsidRPr="008E3813">
          <w:rPr>
            <w:rStyle w:val="Hyperlink"/>
          </w:rPr>
          <w:t>X.509 Zertifikate</w:t>
        </w:r>
        <w:r>
          <w:rPr>
            <w:webHidden/>
          </w:rPr>
          <w:tab/>
        </w:r>
        <w:r>
          <w:rPr>
            <w:webHidden/>
          </w:rPr>
          <w:fldChar w:fldCharType="begin"/>
        </w:r>
        <w:r>
          <w:rPr>
            <w:webHidden/>
          </w:rPr>
          <w:instrText xml:space="preserve"> PAGEREF _Toc65654368 \h </w:instrText>
        </w:r>
        <w:r>
          <w:rPr>
            <w:webHidden/>
          </w:rPr>
        </w:r>
        <w:r>
          <w:rPr>
            <w:webHidden/>
          </w:rPr>
          <w:fldChar w:fldCharType="separate"/>
        </w:r>
        <w:r>
          <w:rPr>
            <w:webHidden/>
          </w:rPr>
          <w:t>- 12 -</w:t>
        </w:r>
        <w:r>
          <w:rPr>
            <w:webHidden/>
          </w:rPr>
          <w:fldChar w:fldCharType="end"/>
        </w:r>
      </w:hyperlink>
    </w:p>
    <w:p w14:paraId="7E6F1BB8" w14:textId="4B0F70AB" w:rsidR="00791204" w:rsidRDefault="00791204">
      <w:pPr>
        <w:pStyle w:val="Verzeichnis3"/>
        <w:tabs>
          <w:tab w:val="left" w:pos="1985"/>
        </w:tabs>
        <w:rPr>
          <w:rFonts w:asciiTheme="minorHAnsi" w:eastAsiaTheme="minorEastAsia" w:hAnsiTheme="minorHAnsi" w:cstheme="minorBidi"/>
          <w:sz w:val="22"/>
          <w:szCs w:val="22"/>
        </w:rPr>
      </w:pPr>
      <w:hyperlink w:anchor="_Toc65654369" w:history="1">
        <w:r w:rsidRPr="008E3813">
          <w:rPr>
            <w:rStyle w:val="Hyperlink"/>
          </w:rPr>
          <w:t>2.3.2</w:t>
        </w:r>
        <w:r>
          <w:rPr>
            <w:rFonts w:asciiTheme="minorHAnsi" w:eastAsiaTheme="minorEastAsia" w:hAnsiTheme="minorHAnsi" w:cstheme="minorBidi"/>
            <w:sz w:val="22"/>
            <w:szCs w:val="22"/>
          </w:rPr>
          <w:tab/>
        </w:r>
        <w:r w:rsidRPr="008E3813">
          <w:rPr>
            <w:rStyle w:val="Hyperlink"/>
          </w:rPr>
          <w:t>Arten von Zertifikaten</w:t>
        </w:r>
        <w:r>
          <w:rPr>
            <w:webHidden/>
          </w:rPr>
          <w:tab/>
        </w:r>
        <w:r>
          <w:rPr>
            <w:webHidden/>
          </w:rPr>
          <w:fldChar w:fldCharType="begin"/>
        </w:r>
        <w:r>
          <w:rPr>
            <w:webHidden/>
          </w:rPr>
          <w:instrText xml:space="preserve"> PAGEREF _Toc65654369 \h </w:instrText>
        </w:r>
        <w:r>
          <w:rPr>
            <w:webHidden/>
          </w:rPr>
        </w:r>
        <w:r>
          <w:rPr>
            <w:webHidden/>
          </w:rPr>
          <w:fldChar w:fldCharType="separate"/>
        </w:r>
        <w:r>
          <w:rPr>
            <w:webHidden/>
          </w:rPr>
          <w:t>- 12 -</w:t>
        </w:r>
        <w:r>
          <w:rPr>
            <w:webHidden/>
          </w:rPr>
          <w:fldChar w:fldCharType="end"/>
        </w:r>
      </w:hyperlink>
    </w:p>
    <w:p w14:paraId="07875922" w14:textId="3E754679" w:rsidR="00791204" w:rsidRDefault="00791204">
      <w:pPr>
        <w:pStyle w:val="Verzeichnis3"/>
        <w:tabs>
          <w:tab w:val="left" w:pos="1985"/>
        </w:tabs>
        <w:rPr>
          <w:rFonts w:asciiTheme="minorHAnsi" w:eastAsiaTheme="minorEastAsia" w:hAnsiTheme="minorHAnsi" w:cstheme="minorBidi"/>
          <w:sz w:val="22"/>
          <w:szCs w:val="22"/>
        </w:rPr>
      </w:pPr>
      <w:hyperlink w:anchor="_Toc65654370" w:history="1">
        <w:r w:rsidRPr="008E3813">
          <w:rPr>
            <w:rStyle w:val="Hyperlink"/>
          </w:rPr>
          <w:t>2.3.3</w:t>
        </w:r>
        <w:r>
          <w:rPr>
            <w:rFonts w:asciiTheme="minorHAnsi" w:eastAsiaTheme="minorEastAsia" w:hAnsiTheme="minorHAnsi" w:cstheme="minorBidi"/>
            <w:sz w:val="22"/>
            <w:szCs w:val="22"/>
          </w:rPr>
          <w:tab/>
        </w:r>
        <w:r w:rsidRPr="008E3813">
          <w:rPr>
            <w:rStyle w:val="Hyperlink"/>
          </w:rPr>
          <w:t>Aufbau und Inhalt</w:t>
        </w:r>
        <w:r>
          <w:rPr>
            <w:webHidden/>
          </w:rPr>
          <w:tab/>
        </w:r>
        <w:r>
          <w:rPr>
            <w:webHidden/>
          </w:rPr>
          <w:fldChar w:fldCharType="begin"/>
        </w:r>
        <w:r>
          <w:rPr>
            <w:webHidden/>
          </w:rPr>
          <w:instrText xml:space="preserve"> PAGEREF _Toc65654370 \h </w:instrText>
        </w:r>
        <w:r>
          <w:rPr>
            <w:webHidden/>
          </w:rPr>
        </w:r>
        <w:r>
          <w:rPr>
            <w:webHidden/>
          </w:rPr>
          <w:fldChar w:fldCharType="separate"/>
        </w:r>
        <w:r>
          <w:rPr>
            <w:webHidden/>
          </w:rPr>
          <w:t>- 12 -</w:t>
        </w:r>
        <w:r>
          <w:rPr>
            <w:webHidden/>
          </w:rPr>
          <w:fldChar w:fldCharType="end"/>
        </w:r>
      </w:hyperlink>
    </w:p>
    <w:p w14:paraId="6E73276B" w14:textId="20448D67" w:rsidR="00791204" w:rsidRDefault="00791204">
      <w:pPr>
        <w:pStyle w:val="Verzeichnis2"/>
        <w:tabs>
          <w:tab w:val="left" w:pos="1276"/>
        </w:tabs>
        <w:rPr>
          <w:rFonts w:asciiTheme="minorHAnsi" w:eastAsiaTheme="minorEastAsia" w:hAnsiTheme="minorHAnsi" w:cstheme="minorBidi"/>
          <w:sz w:val="22"/>
          <w:szCs w:val="22"/>
        </w:rPr>
      </w:pPr>
      <w:hyperlink w:anchor="_Toc65654371" w:history="1">
        <w:r w:rsidRPr="008E3813">
          <w:rPr>
            <w:rStyle w:val="Hyperlink"/>
          </w:rPr>
          <w:t>2.4</w:t>
        </w:r>
        <w:r>
          <w:rPr>
            <w:rFonts w:asciiTheme="minorHAnsi" w:eastAsiaTheme="minorEastAsia" w:hAnsiTheme="minorHAnsi" w:cstheme="minorBidi"/>
            <w:sz w:val="22"/>
            <w:szCs w:val="22"/>
          </w:rPr>
          <w:tab/>
        </w:r>
        <w:r w:rsidRPr="008E3813">
          <w:rPr>
            <w:rStyle w:val="Hyperlink"/>
          </w:rPr>
          <w:t>Transport Layer Security</w:t>
        </w:r>
        <w:r>
          <w:rPr>
            <w:webHidden/>
          </w:rPr>
          <w:tab/>
        </w:r>
        <w:r>
          <w:rPr>
            <w:webHidden/>
          </w:rPr>
          <w:fldChar w:fldCharType="begin"/>
        </w:r>
        <w:r>
          <w:rPr>
            <w:webHidden/>
          </w:rPr>
          <w:instrText xml:space="preserve"> PAGEREF _Toc65654371 \h </w:instrText>
        </w:r>
        <w:r>
          <w:rPr>
            <w:webHidden/>
          </w:rPr>
        </w:r>
        <w:r>
          <w:rPr>
            <w:webHidden/>
          </w:rPr>
          <w:fldChar w:fldCharType="separate"/>
        </w:r>
        <w:r>
          <w:rPr>
            <w:webHidden/>
          </w:rPr>
          <w:t>- 12 -</w:t>
        </w:r>
        <w:r>
          <w:rPr>
            <w:webHidden/>
          </w:rPr>
          <w:fldChar w:fldCharType="end"/>
        </w:r>
      </w:hyperlink>
    </w:p>
    <w:p w14:paraId="52BC2B4E" w14:textId="367CEB1F" w:rsidR="00791204" w:rsidRDefault="00791204">
      <w:pPr>
        <w:pStyle w:val="Verzeichnis3"/>
        <w:tabs>
          <w:tab w:val="left" w:pos="1985"/>
        </w:tabs>
        <w:rPr>
          <w:rFonts w:asciiTheme="minorHAnsi" w:eastAsiaTheme="minorEastAsia" w:hAnsiTheme="minorHAnsi" w:cstheme="minorBidi"/>
          <w:sz w:val="22"/>
          <w:szCs w:val="22"/>
        </w:rPr>
      </w:pPr>
      <w:hyperlink w:anchor="_Toc65654372" w:history="1">
        <w:r w:rsidRPr="008E3813">
          <w:rPr>
            <w:rStyle w:val="Hyperlink"/>
          </w:rPr>
          <w:t>2.4.1</w:t>
        </w:r>
        <w:r>
          <w:rPr>
            <w:rFonts w:asciiTheme="minorHAnsi" w:eastAsiaTheme="minorEastAsia" w:hAnsiTheme="minorHAnsi" w:cstheme="minorBidi"/>
            <w:sz w:val="22"/>
            <w:szCs w:val="22"/>
          </w:rPr>
          <w:tab/>
        </w:r>
        <w:r w:rsidRPr="008E3813">
          <w:rPr>
            <w:rStyle w:val="Hyperlink"/>
          </w:rPr>
          <w:t>TLS Handshake</w:t>
        </w:r>
        <w:r>
          <w:rPr>
            <w:webHidden/>
          </w:rPr>
          <w:tab/>
        </w:r>
        <w:r>
          <w:rPr>
            <w:webHidden/>
          </w:rPr>
          <w:fldChar w:fldCharType="begin"/>
        </w:r>
        <w:r>
          <w:rPr>
            <w:webHidden/>
          </w:rPr>
          <w:instrText xml:space="preserve"> PAGEREF _Toc65654372 \h </w:instrText>
        </w:r>
        <w:r>
          <w:rPr>
            <w:webHidden/>
          </w:rPr>
        </w:r>
        <w:r>
          <w:rPr>
            <w:webHidden/>
          </w:rPr>
          <w:fldChar w:fldCharType="separate"/>
        </w:r>
        <w:r>
          <w:rPr>
            <w:webHidden/>
          </w:rPr>
          <w:t>- 13 -</w:t>
        </w:r>
        <w:r>
          <w:rPr>
            <w:webHidden/>
          </w:rPr>
          <w:fldChar w:fldCharType="end"/>
        </w:r>
      </w:hyperlink>
    </w:p>
    <w:p w14:paraId="17D63DDC" w14:textId="1E0C9A0B" w:rsidR="00791204" w:rsidRDefault="00791204">
      <w:pPr>
        <w:pStyle w:val="Verzeichnis2"/>
        <w:tabs>
          <w:tab w:val="left" w:pos="1276"/>
        </w:tabs>
        <w:rPr>
          <w:rFonts w:asciiTheme="minorHAnsi" w:eastAsiaTheme="minorEastAsia" w:hAnsiTheme="minorHAnsi" w:cstheme="minorBidi"/>
          <w:sz w:val="22"/>
          <w:szCs w:val="22"/>
        </w:rPr>
      </w:pPr>
      <w:hyperlink w:anchor="_Toc65654373" w:history="1">
        <w:r w:rsidRPr="008E3813">
          <w:rPr>
            <w:rStyle w:val="Hyperlink"/>
          </w:rPr>
          <w:t>2.5</w:t>
        </w:r>
        <w:r>
          <w:rPr>
            <w:rFonts w:asciiTheme="minorHAnsi" w:eastAsiaTheme="minorEastAsia" w:hAnsiTheme="minorHAnsi" w:cstheme="minorBidi"/>
            <w:sz w:val="22"/>
            <w:szCs w:val="22"/>
          </w:rPr>
          <w:tab/>
        </w:r>
        <w:r w:rsidRPr="008E3813">
          <w:rPr>
            <w:rStyle w:val="Hyperlink"/>
          </w:rPr>
          <w:t>Windows Certificate Trust Store</w:t>
        </w:r>
        <w:r>
          <w:rPr>
            <w:webHidden/>
          </w:rPr>
          <w:tab/>
        </w:r>
        <w:r>
          <w:rPr>
            <w:webHidden/>
          </w:rPr>
          <w:fldChar w:fldCharType="begin"/>
        </w:r>
        <w:r>
          <w:rPr>
            <w:webHidden/>
          </w:rPr>
          <w:instrText xml:space="preserve"> PAGEREF _Toc65654373 \h </w:instrText>
        </w:r>
        <w:r>
          <w:rPr>
            <w:webHidden/>
          </w:rPr>
        </w:r>
        <w:r>
          <w:rPr>
            <w:webHidden/>
          </w:rPr>
          <w:fldChar w:fldCharType="separate"/>
        </w:r>
        <w:r>
          <w:rPr>
            <w:webHidden/>
          </w:rPr>
          <w:t>- 14 -</w:t>
        </w:r>
        <w:r>
          <w:rPr>
            <w:webHidden/>
          </w:rPr>
          <w:fldChar w:fldCharType="end"/>
        </w:r>
      </w:hyperlink>
    </w:p>
    <w:p w14:paraId="110FD154" w14:textId="65EFC9D4" w:rsidR="00791204" w:rsidRDefault="00791204">
      <w:pPr>
        <w:pStyle w:val="Verzeichnis1"/>
        <w:rPr>
          <w:rFonts w:asciiTheme="minorHAnsi" w:eastAsiaTheme="minorEastAsia" w:hAnsiTheme="minorHAnsi" w:cstheme="minorBidi"/>
          <w:sz w:val="22"/>
          <w:szCs w:val="22"/>
        </w:rPr>
      </w:pPr>
      <w:hyperlink w:anchor="_Toc65654374" w:history="1">
        <w:r w:rsidRPr="008E3813">
          <w:rPr>
            <w:rStyle w:val="Hyperlink"/>
          </w:rPr>
          <w:t>3</w:t>
        </w:r>
        <w:r>
          <w:rPr>
            <w:rFonts w:asciiTheme="minorHAnsi" w:eastAsiaTheme="minorEastAsia" w:hAnsiTheme="minorHAnsi" w:cstheme="minorBidi"/>
            <w:sz w:val="22"/>
            <w:szCs w:val="22"/>
          </w:rPr>
          <w:tab/>
        </w:r>
        <w:r w:rsidRPr="008E3813">
          <w:rPr>
            <w:rStyle w:val="Hyperlink"/>
          </w:rPr>
          <w:t>Hauptteil</w:t>
        </w:r>
        <w:r>
          <w:rPr>
            <w:webHidden/>
          </w:rPr>
          <w:tab/>
        </w:r>
        <w:r>
          <w:rPr>
            <w:webHidden/>
          </w:rPr>
          <w:fldChar w:fldCharType="begin"/>
        </w:r>
        <w:r>
          <w:rPr>
            <w:webHidden/>
          </w:rPr>
          <w:instrText xml:space="preserve"> PAGEREF _Toc65654374 \h </w:instrText>
        </w:r>
        <w:r>
          <w:rPr>
            <w:webHidden/>
          </w:rPr>
        </w:r>
        <w:r>
          <w:rPr>
            <w:webHidden/>
          </w:rPr>
          <w:fldChar w:fldCharType="separate"/>
        </w:r>
        <w:r>
          <w:rPr>
            <w:webHidden/>
          </w:rPr>
          <w:t>- 16 -</w:t>
        </w:r>
        <w:r>
          <w:rPr>
            <w:webHidden/>
          </w:rPr>
          <w:fldChar w:fldCharType="end"/>
        </w:r>
      </w:hyperlink>
    </w:p>
    <w:p w14:paraId="26DE4408" w14:textId="7524025C" w:rsidR="00791204" w:rsidRDefault="00791204">
      <w:pPr>
        <w:pStyle w:val="Verzeichnis2"/>
        <w:tabs>
          <w:tab w:val="left" w:pos="1276"/>
        </w:tabs>
        <w:rPr>
          <w:rFonts w:asciiTheme="minorHAnsi" w:eastAsiaTheme="minorEastAsia" w:hAnsiTheme="minorHAnsi" w:cstheme="minorBidi"/>
          <w:sz w:val="22"/>
          <w:szCs w:val="22"/>
        </w:rPr>
      </w:pPr>
      <w:hyperlink w:anchor="_Toc65654375" w:history="1">
        <w:r w:rsidRPr="008E3813">
          <w:rPr>
            <w:rStyle w:val="Hyperlink"/>
          </w:rPr>
          <w:t>3.1</w:t>
        </w:r>
        <w:r>
          <w:rPr>
            <w:rFonts w:asciiTheme="minorHAnsi" w:eastAsiaTheme="minorEastAsia" w:hAnsiTheme="minorHAnsi" w:cstheme="minorBidi"/>
            <w:sz w:val="22"/>
            <w:szCs w:val="22"/>
          </w:rPr>
          <w:tab/>
        </w:r>
        <w:r w:rsidRPr="008E3813">
          <w:rPr>
            <w:rStyle w:val="Hyperlink"/>
          </w:rPr>
          <w:t>Stand der Forschung</w:t>
        </w:r>
        <w:r>
          <w:rPr>
            <w:webHidden/>
          </w:rPr>
          <w:tab/>
        </w:r>
        <w:r>
          <w:rPr>
            <w:webHidden/>
          </w:rPr>
          <w:fldChar w:fldCharType="begin"/>
        </w:r>
        <w:r>
          <w:rPr>
            <w:webHidden/>
          </w:rPr>
          <w:instrText xml:space="preserve"> PAGEREF _Toc65654375 \h </w:instrText>
        </w:r>
        <w:r>
          <w:rPr>
            <w:webHidden/>
          </w:rPr>
        </w:r>
        <w:r>
          <w:rPr>
            <w:webHidden/>
          </w:rPr>
          <w:fldChar w:fldCharType="separate"/>
        </w:r>
        <w:r>
          <w:rPr>
            <w:webHidden/>
          </w:rPr>
          <w:t>- 16 -</w:t>
        </w:r>
        <w:r>
          <w:rPr>
            <w:webHidden/>
          </w:rPr>
          <w:fldChar w:fldCharType="end"/>
        </w:r>
      </w:hyperlink>
    </w:p>
    <w:p w14:paraId="37E4A972" w14:textId="5D166D37" w:rsidR="00791204" w:rsidRDefault="00791204">
      <w:pPr>
        <w:pStyle w:val="Verzeichnis2"/>
        <w:tabs>
          <w:tab w:val="left" w:pos="1276"/>
        </w:tabs>
        <w:rPr>
          <w:rFonts w:asciiTheme="minorHAnsi" w:eastAsiaTheme="minorEastAsia" w:hAnsiTheme="minorHAnsi" w:cstheme="minorBidi"/>
          <w:sz w:val="22"/>
          <w:szCs w:val="22"/>
        </w:rPr>
      </w:pPr>
      <w:hyperlink w:anchor="_Toc65654376" w:history="1">
        <w:r w:rsidRPr="008E3813">
          <w:rPr>
            <w:rStyle w:val="Hyperlink"/>
          </w:rPr>
          <w:t>3.2</w:t>
        </w:r>
        <w:r>
          <w:rPr>
            <w:rFonts w:asciiTheme="minorHAnsi" w:eastAsiaTheme="minorEastAsia" w:hAnsiTheme="minorHAnsi" w:cstheme="minorBidi"/>
            <w:sz w:val="22"/>
            <w:szCs w:val="22"/>
          </w:rPr>
          <w:tab/>
        </w:r>
        <w:r w:rsidRPr="008E3813">
          <w:rPr>
            <w:rStyle w:val="Hyperlink"/>
          </w:rPr>
          <w:t>Methodik/Vorgehensweise</w:t>
        </w:r>
        <w:r>
          <w:rPr>
            <w:webHidden/>
          </w:rPr>
          <w:tab/>
        </w:r>
        <w:r>
          <w:rPr>
            <w:webHidden/>
          </w:rPr>
          <w:fldChar w:fldCharType="begin"/>
        </w:r>
        <w:r>
          <w:rPr>
            <w:webHidden/>
          </w:rPr>
          <w:instrText xml:space="preserve"> PAGEREF _Toc65654376 \h </w:instrText>
        </w:r>
        <w:r>
          <w:rPr>
            <w:webHidden/>
          </w:rPr>
        </w:r>
        <w:r>
          <w:rPr>
            <w:webHidden/>
          </w:rPr>
          <w:fldChar w:fldCharType="separate"/>
        </w:r>
        <w:r>
          <w:rPr>
            <w:webHidden/>
          </w:rPr>
          <w:t>- 16 -</w:t>
        </w:r>
        <w:r>
          <w:rPr>
            <w:webHidden/>
          </w:rPr>
          <w:fldChar w:fldCharType="end"/>
        </w:r>
      </w:hyperlink>
    </w:p>
    <w:p w14:paraId="5A453947" w14:textId="1105F886" w:rsidR="00791204" w:rsidRDefault="00791204">
      <w:pPr>
        <w:pStyle w:val="Verzeichnis2"/>
        <w:tabs>
          <w:tab w:val="left" w:pos="1276"/>
        </w:tabs>
        <w:rPr>
          <w:rFonts w:asciiTheme="minorHAnsi" w:eastAsiaTheme="minorEastAsia" w:hAnsiTheme="minorHAnsi" w:cstheme="minorBidi"/>
          <w:sz w:val="22"/>
          <w:szCs w:val="22"/>
        </w:rPr>
      </w:pPr>
      <w:hyperlink w:anchor="_Toc65654377" w:history="1">
        <w:r w:rsidRPr="008E3813">
          <w:rPr>
            <w:rStyle w:val="Hyperlink"/>
          </w:rPr>
          <w:t>3.3</w:t>
        </w:r>
        <w:r>
          <w:rPr>
            <w:rFonts w:asciiTheme="minorHAnsi" w:eastAsiaTheme="minorEastAsia" w:hAnsiTheme="minorHAnsi" w:cstheme="minorBidi"/>
            <w:sz w:val="22"/>
            <w:szCs w:val="22"/>
          </w:rPr>
          <w:tab/>
        </w:r>
        <w:r w:rsidRPr="008E3813">
          <w:rPr>
            <w:rStyle w:val="Hyperlink"/>
          </w:rPr>
          <w:t>Implementierung</w:t>
        </w:r>
        <w:r>
          <w:rPr>
            <w:webHidden/>
          </w:rPr>
          <w:tab/>
        </w:r>
        <w:r>
          <w:rPr>
            <w:webHidden/>
          </w:rPr>
          <w:fldChar w:fldCharType="begin"/>
        </w:r>
        <w:r>
          <w:rPr>
            <w:webHidden/>
          </w:rPr>
          <w:instrText xml:space="preserve"> PAGEREF _Toc65654377 \h </w:instrText>
        </w:r>
        <w:r>
          <w:rPr>
            <w:webHidden/>
          </w:rPr>
        </w:r>
        <w:r>
          <w:rPr>
            <w:webHidden/>
          </w:rPr>
          <w:fldChar w:fldCharType="separate"/>
        </w:r>
        <w:r>
          <w:rPr>
            <w:webHidden/>
          </w:rPr>
          <w:t>- 18 -</w:t>
        </w:r>
        <w:r>
          <w:rPr>
            <w:webHidden/>
          </w:rPr>
          <w:fldChar w:fldCharType="end"/>
        </w:r>
      </w:hyperlink>
    </w:p>
    <w:p w14:paraId="2CB341D8" w14:textId="0598C990" w:rsidR="00791204" w:rsidRDefault="00791204">
      <w:pPr>
        <w:pStyle w:val="Verzeichnis3"/>
        <w:tabs>
          <w:tab w:val="left" w:pos="1985"/>
        </w:tabs>
        <w:rPr>
          <w:rFonts w:asciiTheme="minorHAnsi" w:eastAsiaTheme="minorEastAsia" w:hAnsiTheme="minorHAnsi" w:cstheme="minorBidi"/>
          <w:sz w:val="22"/>
          <w:szCs w:val="22"/>
        </w:rPr>
      </w:pPr>
      <w:hyperlink w:anchor="_Toc65654378" w:history="1">
        <w:r w:rsidRPr="008E3813">
          <w:rPr>
            <w:rStyle w:val="Hyperlink"/>
          </w:rPr>
          <w:t>3.3.1</w:t>
        </w:r>
        <w:r>
          <w:rPr>
            <w:rFonts w:asciiTheme="minorHAnsi" w:eastAsiaTheme="minorEastAsia" w:hAnsiTheme="minorHAnsi" w:cstheme="minorBidi"/>
            <w:sz w:val="22"/>
            <w:szCs w:val="22"/>
          </w:rPr>
          <w:tab/>
        </w:r>
        <w:r w:rsidRPr="008E3813">
          <w:rPr>
            <w:rStyle w:val="Hyperlink"/>
          </w:rPr>
          <w:t>Anforderungsanalyse</w:t>
        </w:r>
        <w:r>
          <w:rPr>
            <w:webHidden/>
          </w:rPr>
          <w:tab/>
        </w:r>
        <w:r>
          <w:rPr>
            <w:webHidden/>
          </w:rPr>
          <w:fldChar w:fldCharType="begin"/>
        </w:r>
        <w:r>
          <w:rPr>
            <w:webHidden/>
          </w:rPr>
          <w:instrText xml:space="preserve"> PAGEREF _Toc65654378 \h </w:instrText>
        </w:r>
        <w:r>
          <w:rPr>
            <w:webHidden/>
          </w:rPr>
        </w:r>
        <w:r>
          <w:rPr>
            <w:webHidden/>
          </w:rPr>
          <w:fldChar w:fldCharType="separate"/>
        </w:r>
        <w:r>
          <w:rPr>
            <w:webHidden/>
          </w:rPr>
          <w:t>- 18 -</w:t>
        </w:r>
        <w:r>
          <w:rPr>
            <w:webHidden/>
          </w:rPr>
          <w:fldChar w:fldCharType="end"/>
        </w:r>
      </w:hyperlink>
    </w:p>
    <w:p w14:paraId="73F1C844" w14:textId="48EF82EE" w:rsidR="00791204" w:rsidRDefault="00791204">
      <w:pPr>
        <w:pStyle w:val="Verzeichnis3"/>
        <w:tabs>
          <w:tab w:val="left" w:pos="1985"/>
        </w:tabs>
        <w:rPr>
          <w:rFonts w:asciiTheme="minorHAnsi" w:eastAsiaTheme="minorEastAsia" w:hAnsiTheme="minorHAnsi" w:cstheme="minorBidi"/>
          <w:sz w:val="22"/>
          <w:szCs w:val="22"/>
        </w:rPr>
      </w:pPr>
      <w:hyperlink w:anchor="_Toc65654379" w:history="1">
        <w:r w:rsidRPr="008E3813">
          <w:rPr>
            <w:rStyle w:val="Hyperlink"/>
          </w:rPr>
          <w:t>3.3.2</w:t>
        </w:r>
        <w:r>
          <w:rPr>
            <w:rFonts w:asciiTheme="minorHAnsi" w:eastAsiaTheme="minorEastAsia" w:hAnsiTheme="minorHAnsi" w:cstheme="minorBidi"/>
            <w:sz w:val="22"/>
            <w:szCs w:val="22"/>
          </w:rPr>
          <w:tab/>
        </w:r>
        <w:r w:rsidRPr="008E3813">
          <w:rPr>
            <w:rStyle w:val="Hyperlink"/>
          </w:rPr>
          <w:t>Aufbau und Struktur</w:t>
        </w:r>
        <w:r>
          <w:rPr>
            <w:webHidden/>
          </w:rPr>
          <w:tab/>
        </w:r>
        <w:r>
          <w:rPr>
            <w:webHidden/>
          </w:rPr>
          <w:fldChar w:fldCharType="begin"/>
        </w:r>
        <w:r>
          <w:rPr>
            <w:webHidden/>
          </w:rPr>
          <w:instrText xml:space="preserve"> PAGEREF _Toc65654379 \h </w:instrText>
        </w:r>
        <w:r>
          <w:rPr>
            <w:webHidden/>
          </w:rPr>
        </w:r>
        <w:r>
          <w:rPr>
            <w:webHidden/>
          </w:rPr>
          <w:fldChar w:fldCharType="separate"/>
        </w:r>
        <w:r>
          <w:rPr>
            <w:webHidden/>
          </w:rPr>
          <w:t>- 18 -</w:t>
        </w:r>
        <w:r>
          <w:rPr>
            <w:webHidden/>
          </w:rPr>
          <w:fldChar w:fldCharType="end"/>
        </w:r>
      </w:hyperlink>
    </w:p>
    <w:p w14:paraId="1D9CDFE0" w14:textId="60F80B85" w:rsidR="00791204" w:rsidRDefault="00791204">
      <w:pPr>
        <w:pStyle w:val="Verzeichnis3"/>
        <w:tabs>
          <w:tab w:val="left" w:pos="1985"/>
        </w:tabs>
        <w:rPr>
          <w:rFonts w:asciiTheme="minorHAnsi" w:eastAsiaTheme="minorEastAsia" w:hAnsiTheme="minorHAnsi" w:cstheme="minorBidi"/>
          <w:sz w:val="22"/>
          <w:szCs w:val="22"/>
        </w:rPr>
      </w:pPr>
      <w:hyperlink w:anchor="_Toc65654380" w:history="1">
        <w:r w:rsidRPr="008E3813">
          <w:rPr>
            <w:rStyle w:val="Hyperlink"/>
          </w:rPr>
          <w:t>3.3.3</w:t>
        </w:r>
        <w:r>
          <w:rPr>
            <w:rFonts w:asciiTheme="minorHAnsi" w:eastAsiaTheme="minorEastAsia" w:hAnsiTheme="minorHAnsi" w:cstheme="minorBidi"/>
            <w:sz w:val="22"/>
            <w:szCs w:val="22"/>
          </w:rPr>
          <w:tab/>
        </w:r>
        <w:r w:rsidRPr="008E3813">
          <w:rPr>
            <w:rStyle w:val="Hyperlink"/>
          </w:rPr>
          <w:t>Probleme bei der Implementierung?</w:t>
        </w:r>
        <w:r>
          <w:rPr>
            <w:webHidden/>
          </w:rPr>
          <w:tab/>
        </w:r>
        <w:r>
          <w:rPr>
            <w:webHidden/>
          </w:rPr>
          <w:fldChar w:fldCharType="begin"/>
        </w:r>
        <w:r>
          <w:rPr>
            <w:webHidden/>
          </w:rPr>
          <w:instrText xml:space="preserve"> PAGEREF _Toc65654380 \h </w:instrText>
        </w:r>
        <w:r>
          <w:rPr>
            <w:webHidden/>
          </w:rPr>
        </w:r>
        <w:r>
          <w:rPr>
            <w:webHidden/>
          </w:rPr>
          <w:fldChar w:fldCharType="separate"/>
        </w:r>
        <w:r>
          <w:rPr>
            <w:webHidden/>
          </w:rPr>
          <w:t>- 19 -</w:t>
        </w:r>
        <w:r>
          <w:rPr>
            <w:webHidden/>
          </w:rPr>
          <w:fldChar w:fldCharType="end"/>
        </w:r>
      </w:hyperlink>
    </w:p>
    <w:p w14:paraId="264561ED" w14:textId="5AAE2C35" w:rsidR="00791204" w:rsidRDefault="00791204">
      <w:pPr>
        <w:pStyle w:val="Verzeichnis2"/>
        <w:tabs>
          <w:tab w:val="left" w:pos="1276"/>
        </w:tabs>
        <w:rPr>
          <w:rFonts w:asciiTheme="minorHAnsi" w:eastAsiaTheme="minorEastAsia" w:hAnsiTheme="minorHAnsi" w:cstheme="minorBidi"/>
          <w:sz w:val="22"/>
          <w:szCs w:val="22"/>
        </w:rPr>
      </w:pPr>
      <w:hyperlink w:anchor="_Toc65654381" w:history="1">
        <w:r w:rsidRPr="008E3813">
          <w:rPr>
            <w:rStyle w:val="Hyperlink"/>
          </w:rPr>
          <w:t>3.4</w:t>
        </w:r>
        <w:r>
          <w:rPr>
            <w:rFonts w:asciiTheme="minorHAnsi" w:eastAsiaTheme="minorEastAsia" w:hAnsiTheme="minorHAnsi" w:cstheme="minorBidi"/>
            <w:sz w:val="22"/>
            <w:szCs w:val="22"/>
          </w:rPr>
          <w:tab/>
        </w:r>
        <w:r w:rsidRPr="008E3813">
          <w:rPr>
            <w:rStyle w:val="Hyperlink"/>
          </w:rPr>
          <w:t>Ergebnisse</w:t>
        </w:r>
        <w:r>
          <w:rPr>
            <w:webHidden/>
          </w:rPr>
          <w:tab/>
        </w:r>
        <w:r>
          <w:rPr>
            <w:webHidden/>
          </w:rPr>
          <w:fldChar w:fldCharType="begin"/>
        </w:r>
        <w:r>
          <w:rPr>
            <w:webHidden/>
          </w:rPr>
          <w:instrText xml:space="preserve"> PAGEREF _Toc65654381 \h </w:instrText>
        </w:r>
        <w:r>
          <w:rPr>
            <w:webHidden/>
          </w:rPr>
        </w:r>
        <w:r>
          <w:rPr>
            <w:webHidden/>
          </w:rPr>
          <w:fldChar w:fldCharType="separate"/>
        </w:r>
        <w:r>
          <w:rPr>
            <w:webHidden/>
          </w:rPr>
          <w:t>- 19 -</w:t>
        </w:r>
        <w:r>
          <w:rPr>
            <w:webHidden/>
          </w:rPr>
          <w:fldChar w:fldCharType="end"/>
        </w:r>
      </w:hyperlink>
    </w:p>
    <w:p w14:paraId="4ECA9ADC" w14:textId="2367A231" w:rsidR="00791204" w:rsidRDefault="00791204">
      <w:pPr>
        <w:pStyle w:val="Verzeichnis1"/>
        <w:rPr>
          <w:rFonts w:asciiTheme="minorHAnsi" w:eastAsiaTheme="minorEastAsia" w:hAnsiTheme="minorHAnsi" w:cstheme="minorBidi"/>
          <w:sz w:val="22"/>
          <w:szCs w:val="22"/>
        </w:rPr>
      </w:pPr>
      <w:hyperlink w:anchor="_Toc65654382" w:history="1">
        <w:r w:rsidRPr="008E3813">
          <w:rPr>
            <w:rStyle w:val="Hyperlink"/>
          </w:rPr>
          <w:t>4</w:t>
        </w:r>
        <w:r>
          <w:rPr>
            <w:rFonts w:asciiTheme="minorHAnsi" w:eastAsiaTheme="minorEastAsia" w:hAnsiTheme="minorHAnsi" w:cstheme="minorBidi"/>
            <w:sz w:val="22"/>
            <w:szCs w:val="22"/>
          </w:rPr>
          <w:tab/>
        </w:r>
        <w:r w:rsidRPr="008E3813">
          <w:rPr>
            <w:rStyle w:val="Hyperlink"/>
          </w:rPr>
          <w:t>Fazit</w:t>
        </w:r>
        <w:r>
          <w:rPr>
            <w:webHidden/>
          </w:rPr>
          <w:tab/>
        </w:r>
        <w:r>
          <w:rPr>
            <w:webHidden/>
          </w:rPr>
          <w:fldChar w:fldCharType="begin"/>
        </w:r>
        <w:r>
          <w:rPr>
            <w:webHidden/>
          </w:rPr>
          <w:instrText xml:space="preserve"> PAGEREF _Toc65654382 \h </w:instrText>
        </w:r>
        <w:r>
          <w:rPr>
            <w:webHidden/>
          </w:rPr>
        </w:r>
        <w:r>
          <w:rPr>
            <w:webHidden/>
          </w:rPr>
          <w:fldChar w:fldCharType="separate"/>
        </w:r>
        <w:r>
          <w:rPr>
            <w:webHidden/>
          </w:rPr>
          <w:t>- 22 -</w:t>
        </w:r>
        <w:r>
          <w:rPr>
            <w:webHidden/>
          </w:rPr>
          <w:fldChar w:fldCharType="end"/>
        </w:r>
      </w:hyperlink>
    </w:p>
    <w:p w14:paraId="4DA3DAFD" w14:textId="4AF3AB03" w:rsidR="00791204" w:rsidRDefault="00791204">
      <w:pPr>
        <w:pStyle w:val="Verzeichnis2"/>
        <w:tabs>
          <w:tab w:val="left" w:pos="1276"/>
        </w:tabs>
        <w:rPr>
          <w:rFonts w:asciiTheme="minorHAnsi" w:eastAsiaTheme="minorEastAsia" w:hAnsiTheme="minorHAnsi" w:cstheme="minorBidi"/>
          <w:sz w:val="22"/>
          <w:szCs w:val="22"/>
        </w:rPr>
      </w:pPr>
      <w:hyperlink w:anchor="_Toc65654383" w:history="1">
        <w:r w:rsidRPr="008E3813">
          <w:rPr>
            <w:rStyle w:val="Hyperlink"/>
          </w:rPr>
          <w:t>4.1</w:t>
        </w:r>
        <w:r>
          <w:rPr>
            <w:rFonts w:asciiTheme="minorHAnsi" w:eastAsiaTheme="minorEastAsia" w:hAnsiTheme="minorHAnsi" w:cstheme="minorBidi"/>
            <w:sz w:val="22"/>
            <w:szCs w:val="22"/>
          </w:rPr>
          <w:tab/>
        </w:r>
        <w:r w:rsidRPr="008E3813">
          <w:rPr>
            <w:rStyle w:val="Hyperlink"/>
          </w:rPr>
          <w:t>Zusammenfassung</w:t>
        </w:r>
        <w:r>
          <w:rPr>
            <w:webHidden/>
          </w:rPr>
          <w:tab/>
        </w:r>
        <w:r>
          <w:rPr>
            <w:webHidden/>
          </w:rPr>
          <w:fldChar w:fldCharType="begin"/>
        </w:r>
        <w:r>
          <w:rPr>
            <w:webHidden/>
          </w:rPr>
          <w:instrText xml:space="preserve"> PAGEREF _Toc65654383 \h </w:instrText>
        </w:r>
        <w:r>
          <w:rPr>
            <w:webHidden/>
          </w:rPr>
        </w:r>
        <w:r>
          <w:rPr>
            <w:webHidden/>
          </w:rPr>
          <w:fldChar w:fldCharType="separate"/>
        </w:r>
        <w:r>
          <w:rPr>
            <w:webHidden/>
          </w:rPr>
          <w:t>- 22 -</w:t>
        </w:r>
        <w:r>
          <w:rPr>
            <w:webHidden/>
          </w:rPr>
          <w:fldChar w:fldCharType="end"/>
        </w:r>
      </w:hyperlink>
    </w:p>
    <w:p w14:paraId="2214F96C" w14:textId="7520E548" w:rsidR="00791204" w:rsidRDefault="00791204">
      <w:pPr>
        <w:pStyle w:val="Verzeichnis2"/>
        <w:tabs>
          <w:tab w:val="left" w:pos="1276"/>
        </w:tabs>
        <w:rPr>
          <w:rFonts w:asciiTheme="minorHAnsi" w:eastAsiaTheme="minorEastAsia" w:hAnsiTheme="minorHAnsi" w:cstheme="minorBidi"/>
          <w:sz w:val="22"/>
          <w:szCs w:val="22"/>
        </w:rPr>
      </w:pPr>
      <w:hyperlink w:anchor="_Toc65654384" w:history="1">
        <w:r w:rsidRPr="008E3813">
          <w:rPr>
            <w:rStyle w:val="Hyperlink"/>
          </w:rPr>
          <w:t>4.2</w:t>
        </w:r>
        <w:r>
          <w:rPr>
            <w:rFonts w:asciiTheme="minorHAnsi" w:eastAsiaTheme="minorEastAsia" w:hAnsiTheme="minorHAnsi" w:cstheme="minorBidi"/>
            <w:sz w:val="22"/>
            <w:szCs w:val="22"/>
          </w:rPr>
          <w:tab/>
        </w:r>
        <w:r w:rsidRPr="008E3813">
          <w:rPr>
            <w:rStyle w:val="Hyperlink"/>
          </w:rPr>
          <w:t>Reflexion</w:t>
        </w:r>
        <w:r>
          <w:rPr>
            <w:webHidden/>
          </w:rPr>
          <w:tab/>
        </w:r>
        <w:r>
          <w:rPr>
            <w:webHidden/>
          </w:rPr>
          <w:fldChar w:fldCharType="begin"/>
        </w:r>
        <w:r>
          <w:rPr>
            <w:webHidden/>
          </w:rPr>
          <w:instrText xml:space="preserve"> PAGEREF _Toc65654384 \h </w:instrText>
        </w:r>
        <w:r>
          <w:rPr>
            <w:webHidden/>
          </w:rPr>
        </w:r>
        <w:r>
          <w:rPr>
            <w:webHidden/>
          </w:rPr>
          <w:fldChar w:fldCharType="separate"/>
        </w:r>
        <w:r>
          <w:rPr>
            <w:webHidden/>
          </w:rPr>
          <w:t>- 22 -</w:t>
        </w:r>
        <w:r>
          <w:rPr>
            <w:webHidden/>
          </w:rPr>
          <w:fldChar w:fldCharType="end"/>
        </w:r>
      </w:hyperlink>
    </w:p>
    <w:p w14:paraId="19B17216" w14:textId="71796948" w:rsidR="00791204" w:rsidRDefault="00791204">
      <w:pPr>
        <w:pStyle w:val="Verzeichnis2"/>
        <w:tabs>
          <w:tab w:val="left" w:pos="1276"/>
        </w:tabs>
        <w:rPr>
          <w:rFonts w:asciiTheme="minorHAnsi" w:eastAsiaTheme="minorEastAsia" w:hAnsiTheme="minorHAnsi" w:cstheme="minorBidi"/>
          <w:sz w:val="22"/>
          <w:szCs w:val="22"/>
        </w:rPr>
      </w:pPr>
      <w:hyperlink w:anchor="_Toc65654385" w:history="1">
        <w:r w:rsidRPr="008E3813">
          <w:rPr>
            <w:rStyle w:val="Hyperlink"/>
          </w:rPr>
          <w:t>4.3</w:t>
        </w:r>
        <w:r>
          <w:rPr>
            <w:rFonts w:asciiTheme="minorHAnsi" w:eastAsiaTheme="minorEastAsia" w:hAnsiTheme="minorHAnsi" w:cstheme="minorBidi"/>
            <w:sz w:val="22"/>
            <w:szCs w:val="22"/>
          </w:rPr>
          <w:tab/>
        </w:r>
        <w:r w:rsidRPr="008E3813">
          <w:rPr>
            <w:rStyle w:val="Hyperlink"/>
          </w:rPr>
          <w:t>Ausblick</w:t>
        </w:r>
        <w:r>
          <w:rPr>
            <w:webHidden/>
          </w:rPr>
          <w:tab/>
        </w:r>
        <w:r>
          <w:rPr>
            <w:webHidden/>
          </w:rPr>
          <w:fldChar w:fldCharType="begin"/>
        </w:r>
        <w:r>
          <w:rPr>
            <w:webHidden/>
          </w:rPr>
          <w:instrText xml:space="preserve"> PAGEREF _Toc65654385 \h </w:instrText>
        </w:r>
        <w:r>
          <w:rPr>
            <w:webHidden/>
          </w:rPr>
        </w:r>
        <w:r>
          <w:rPr>
            <w:webHidden/>
          </w:rPr>
          <w:fldChar w:fldCharType="separate"/>
        </w:r>
        <w:r>
          <w:rPr>
            <w:webHidden/>
          </w:rPr>
          <w:t>- 22 -</w:t>
        </w:r>
        <w:r>
          <w:rPr>
            <w:webHidden/>
          </w:rPr>
          <w:fldChar w:fldCharType="end"/>
        </w:r>
      </w:hyperlink>
    </w:p>
    <w:p w14:paraId="47728544" w14:textId="29CE4DD3" w:rsidR="00791204" w:rsidRDefault="00791204">
      <w:pPr>
        <w:pStyle w:val="Verzeichnis1"/>
        <w:rPr>
          <w:rFonts w:asciiTheme="minorHAnsi" w:eastAsiaTheme="minorEastAsia" w:hAnsiTheme="minorHAnsi" w:cstheme="minorBidi"/>
          <w:sz w:val="22"/>
          <w:szCs w:val="22"/>
        </w:rPr>
      </w:pPr>
      <w:hyperlink w:anchor="_Toc65654386" w:history="1">
        <w:r w:rsidRPr="008E3813">
          <w:rPr>
            <w:rStyle w:val="Hyperlink"/>
          </w:rPr>
          <w:t>Literaturverzeichnis</w:t>
        </w:r>
        <w:r>
          <w:rPr>
            <w:webHidden/>
          </w:rPr>
          <w:tab/>
        </w:r>
        <w:r>
          <w:rPr>
            <w:webHidden/>
          </w:rPr>
          <w:fldChar w:fldCharType="begin"/>
        </w:r>
        <w:r>
          <w:rPr>
            <w:webHidden/>
          </w:rPr>
          <w:instrText xml:space="preserve"> PAGEREF _Toc65654386 \h </w:instrText>
        </w:r>
        <w:r>
          <w:rPr>
            <w:webHidden/>
          </w:rPr>
        </w:r>
        <w:r>
          <w:rPr>
            <w:webHidden/>
          </w:rPr>
          <w:fldChar w:fldCharType="separate"/>
        </w:r>
        <w:r>
          <w:rPr>
            <w:webHidden/>
          </w:rPr>
          <w:t>- 23 -</w:t>
        </w:r>
        <w:r>
          <w:rPr>
            <w:webHidden/>
          </w:rPr>
          <w:fldChar w:fldCharType="end"/>
        </w:r>
      </w:hyperlink>
    </w:p>
    <w:p w14:paraId="0F6F624A" w14:textId="6D0531AC" w:rsidR="00791204" w:rsidRDefault="00791204">
      <w:pPr>
        <w:pStyle w:val="Verzeichnis1"/>
        <w:rPr>
          <w:rFonts w:asciiTheme="minorHAnsi" w:eastAsiaTheme="minorEastAsia" w:hAnsiTheme="minorHAnsi" w:cstheme="minorBidi"/>
          <w:sz w:val="22"/>
          <w:szCs w:val="22"/>
        </w:rPr>
      </w:pPr>
      <w:hyperlink w:anchor="_Toc65654387" w:history="1">
        <w:r w:rsidRPr="008E3813">
          <w:rPr>
            <w:rStyle w:val="Hyperlink"/>
          </w:rPr>
          <w:t>Abbildungsverzeichnis</w:t>
        </w:r>
        <w:r>
          <w:rPr>
            <w:webHidden/>
          </w:rPr>
          <w:tab/>
        </w:r>
        <w:r>
          <w:rPr>
            <w:webHidden/>
          </w:rPr>
          <w:fldChar w:fldCharType="begin"/>
        </w:r>
        <w:r>
          <w:rPr>
            <w:webHidden/>
          </w:rPr>
          <w:instrText xml:space="preserve"> PAGEREF _Toc65654387 \h </w:instrText>
        </w:r>
        <w:r>
          <w:rPr>
            <w:webHidden/>
          </w:rPr>
        </w:r>
        <w:r>
          <w:rPr>
            <w:webHidden/>
          </w:rPr>
          <w:fldChar w:fldCharType="separate"/>
        </w:r>
        <w:r>
          <w:rPr>
            <w:webHidden/>
          </w:rPr>
          <w:t>- 24 -</w:t>
        </w:r>
        <w:r>
          <w:rPr>
            <w:webHidden/>
          </w:rPr>
          <w:fldChar w:fldCharType="end"/>
        </w:r>
      </w:hyperlink>
    </w:p>
    <w:p w14:paraId="3F1A6987" w14:textId="0FC38A17" w:rsidR="00791204" w:rsidRDefault="00791204">
      <w:pPr>
        <w:pStyle w:val="Verzeichnis1"/>
        <w:rPr>
          <w:rFonts w:asciiTheme="minorHAnsi" w:eastAsiaTheme="minorEastAsia" w:hAnsiTheme="minorHAnsi" w:cstheme="minorBidi"/>
          <w:sz w:val="22"/>
          <w:szCs w:val="22"/>
        </w:rPr>
      </w:pPr>
      <w:hyperlink w:anchor="_Toc65654388" w:history="1">
        <w:r w:rsidRPr="008E3813">
          <w:rPr>
            <w:rStyle w:val="Hyperlink"/>
          </w:rPr>
          <w:t>Listingverzeichnis</w:t>
        </w:r>
        <w:r>
          <w:rPr>
            <w:webHidden/>
          </w:rPr>
          <w:tab/>
        </w:r>
        <w:r>
          <w:rPr>
            <w:webHidden/>
          </w:rPr>
          <w:fldChar w:fldCharType="begin"/>
        </w:r>
        <w:r>
          <w:rPr>
            <w:webHidden/>
          </w:rPr>
          <w:instrText xml:space="preserve"> PAGEREF _Toc65654388 \h </w:instrText>
        </w:r>
        <w:r>
          <w:rPr>
            <w:webHidden/>
          </w:rPr>
        </w:r>
        <w:r>
          <w:rPr>
            <w:webHidden/>
          </w:rPr>
          <w:fldChar w:fldCharType="separate"/>
        </w:r>
        <w:r>
          <w:rPr>
            <w:webHidden/>
          </w:rPr>
          <w:t>- 25 -</w:t>
        </w:r>
        <w:r>
          <w:rPr>
            <w:webHidden/>
          </w:rPr>
          <w:fldChar w:fldCharType="end"/>
        </w:r>
      </w:hyperlink>
    </w:p>
    <w:p w14:paraId="734F462B" w14:textId="0AA6771F" w:rsidR="00791204" w:rsidRDefault="00791204">
      <w:pPr>
        <w:pStyle w:val="Verzeichnis1"/>
        <w:rPr>
          <w:rFonts w:asciiTheme="minorHAnsi" w:eastAsiaTheme="minorEastAsia" w:hAnsiTheme="minorHAnsi" w:cstheme="minorBidi"/>
          <w:sz w:val="22"/>
          <w:szCs w:val="22"/>
        </w:rPr>
      </w:pPr>
      <w:hyperlink w:anchor="_Toc65654389" w:history="1">
        <w:r w:rsidRPr="008E3813">
          <w:rPr>
            <w:rStyle w:val="Hyperlink"/>
          </w:rPr>
          <w:t>Anhang</w:t>
        </w:r>
        <w:r>
          <w:rPr>
            <w:webHidden/>
          </w:rPr>
          <w:tab/>
        </w:r>
        <w:r>
          <w:rPr>
            <w:webHidden/>
          </w:rPr>
          <w:fldChar w:fldCharType="begin"/>
        </w:r>
        <w:r>
          <w:rPr>
            <w:webHidden/>
          </w:rPr>
          <w:instrText xml:space="preserve"> PAGEREF _Toc65654389 \h </w:instrText>
        </w:r>
        <w:r>
          <w:rPr>
            <w:webHidden/>
          </w:rPr>
        </w:r>
        <w:r>
          <w:rPr>
            <w:webHidden/>
          </w:rPr>
          <w:fldChar w:fldCharType="separate"/>
        </w:r>
        <w:r>
          <w:rPr>
            <w:webHidden/>
          </w:rPr>
          <w:t>- 26 -</w:t>
        </w:r>
        <w:r>
          <w:rPr>
            <w:webHidden/>
          </w:rPr>
          <w:fldChar w:fldCharType="end"/>
        </w:r>
      </w:hyperlink>
    </w:p>
    <w:p w14:paraId="535DF7D5" w14:textId="4343CF90" w:rsidR="00046E5D" w:rsidRPr="00426B42" w:rsidRDefault="00B16616" w:rsidP="00204104">
      <w:pPr>
        <w:pStyle w:val="AnmdAutors"/>
        <w:spacing w:after="240" w:line="360" w:lineRule="atLeast"/>
        <w:ind w:left="0"/>
      </w:pPr>
      <w:r w:rsidRPr="00426B42">
        <w:rPr>
          <w:i w:val="0"/>
          <w:noProof/>
        </w:rPr>
        <w:fldChar w:fldCharType="end"/>
      </w:r>
    </w:p>
    <w:p w14:paraId="56F9823D" w14:textId="77777777" w:rsidR="00B16616" w:rsidRDefault="00B16616" w:rsidP="0004159B">
      <w:pPr>
        <w:pStyle w:val="berschrift1"/>
      </w:pPr>
      <w:bookmarkStart w:id="6" w:name="_Ref382714804"/>
      <w:bookmarkStart w:id="7" w:name="_Toc65654361"/>
      <w:r w:rsidRPr="00426B42">
        <w:lastRenderedPageBreak/>
        <w:t>Einleitung</w:t>
      </w:r>
      <w:bookmarkEnd w:id="6"/>
      <w:bookmarkEnd w:id="7"/>
    </w:p>
    <w:p w14:paraId="3D065286" w14:textId="77777777" w:rsidR="0004159B" w:rsidRPr="0004159B" w:rsidRDefault="0004159B" w:rsidP="0004159B">
      <w:pPr>
        <w:pStyle w:val="berschrift2"/>
      </w:pPr>
      <w:bookmarkStart w:id="8" w:name="_Toc65654362"/>
      <w:r>
        <w:t xml:space="preserve">Problemstellung und </w:t>
      </w:r>
      <w:r w:rsidR="00BE269A">
        <w:t>Motivation</w:t>
      </w:r>
      <w:bookmarkEnd w:id="8"/>
    </w:p>
    <w:p w14:paraId="3698BBE4" w14:textId="77777777" w:rsidR="00192D55" w:rsidRPr="00D77E02" w:rsidRDefault="00192D55" w:rsidP="00192D55">
      <w:r w:rsidRPr="00D77E02">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w:t>
      </w:r>
      <w:proofErr w:type="gramStart"/>
      <w:r w:rsidRPr="00D77E02">
        <w:t>surfen</w:t>
      </w:r>
      <w:proofErr w:type="gramEnd"/>
      <w:r w:rsidRPr="00D77E02">
        <w:t>“, identifizieren ihren Besitzer, enthalten allgemeine Informationen über diesen und von größter Bedeutung, sie ermöglichen es zusammen mit der Public Key Infrastruktur (PKI), Informationen im WWW sicher und verschlüsselt zu übertragen</w:t>
      </w:r>
      <w:r>
        <w:t>.</w:t>
      </w:r>
      <w:r w:rsidRPr="00D77E02">
        <w:t xml:space="preserve"> Verschlüsselte Verbindungen werden in der Regel durch TLS-basierte Authentifizierung von mindestens einem Kommunikationspartner abgesichert. Die Zertifikate werden von sogenannten Zertifizierungsstellen (Root </w:t>
      </w:r>
      <w:proofErr w:type="spellStart"/>
      <w:r w:rsidRPr="00D77E02">
        <w:t>Certificate</w:t>
      </w:r>
      <w:proofErr w:type="spellEnd"/>
      <w:r w:rsidRPr="00D77E02">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1C6CF22C" w14:textId="77777777" w:rsidR="00192D55" w:rsidRDefault="00192D55" w:rsidP="00192D55">
      <w:r w:rsidRPr="00D77E02">
        <w:t xml:space="preserve">Somit kann aus diesem Zusammenhang die Menge an vordefinierten Zertifizierungsstellen in Systemen oder Browsern in Frage gestellt werden. An dem Beispiel von dem Unternehmen Dark Matter kann das Problem spezifiziert werden, dass </w:t>
      </w:r>
      <w:proofErr w:type="gramStart"/>
      <w:r w:rsidRPr="00D77E02">
        <w:t>durch eine Phishing Mail</w:t>
      </w:r>
      <w:proofErr w:type="gramEnd"/>
      <w:r w:rsidRPr="00D77E02">
        <w:t xml:space="preserve"> auf eine Website leitet auf der </w:t>
      </w:r>
      <w:proofErr w:type="spellStart"/>
      <w:r w:rsidRPr="00D77E02">
        <w:t>Malicious</w:t>
      </w:r>
      <w:proofErr w:type="spellEnd"/>
      <w:r w:rsidRPr="00D77E02">
        <w:t xml:space="preserve"> Code herunterg</w:t>
      </w:r>
      <w:r>
        <w:t>e</w:t>
      </w:r>
      <w:r w:rsidRPr="00D77E02">
        <w:t xml:space="preserve">laden wird, diese Website wurde zum Beispiel von einer CA signiert die mit </w:t>
      </w:r>
      <w:proofErr w:type="spellStart"/>
      <w:r w:rsidRPr="00D77E02">
        <w:t>Hackingaktivitäten</w:t>
      </w:r>
      <w:proofErr w:type="spellEnd"/>
      <w:r w:rsidRPr="00D77E02">
        <w:t xml:space="preserve"> in Verbindung steht, d. h. mein System vertraut dieser Website und keine Meldung über die Sicherheit ihrer Daten kommt. Zusätzlich können </w:t>
      </w:r>
      <w:proofErr w:type="spellStart"/>
      <w:r w:rsidRPr="00D77E02">
        <w:t>MiM</w:t>
      </w:r>
      <w:proofErr w:type="spellEnd"/>
      <w:r w:rsidRPr="00D77E02">
        <w:t>-Angriffe leichter vorgenommen werden, und der Angreifer kann die gesamte Kommunikation mitlesen.</w:t>
      </w:r>
    </w:p>
    <w:p w14:paraId="1A933B62" w14:textId="77777777" w:rsidR="00192D55" w:rsidRDefault="00192D55" w:rsidP="00192D55">
      <w:r>
        <w:t xml:space="preserve">Es gibt verschiedene Ansätze diesem Problem entgegenzuwirken. Zum einen eine Initiative von Google namens </w:t>
      </w:r>
      <w:proofErr w:type="spellStart"/>
      <w:r>
        <w:t>Certificate</w:t>
      </w:r>
      <w:proofErr w:type="spellEnd"/>
      <w:r>
        <w:t xml:space="preserve"> </w:t>
      </w:r>
      <w:proofErr w:type="spellStart"/>
      <w:r>
        <w:t>Transparenzy</w:t>
      </w:r>
      <w:proofErr w:type="spellEnd"/>
      <w:r>
        <w:t xml:space="preserve">, die durch eine zusätzliche öffentliche Instanz, auf der alle neu registrierten </w:t>
      </w:r>
      <w:proofErr w:type="spellStart"/>
      <w:r>
        <w:t>Zertifkate</w:t>
      </w:r>
      <w:proofErr w:type="spellEnd"/>
      <w:r>
        <w:t xml:space="preserve"> in einem kryptografischen Verfahren gespeichert sind, um ein erneutes Ausstellen eines Zertifikates für eine Domain zu verhindern. Dieses Verfahren wird im Abschnitt Stand der Forschung nochmal genauer erklärt. </w:t>
      </w:r>
      <w:r>
        <w:lastRenderedPageBreak/>
        <w:t xml:space="preserve">Zum anderen gibt es die Möglichkeit über den CAA </w:t>
      </w:r>
      <w:proofErr w:type="spellStart"/>
      <w:r>
        <w:t>Record</w:t>
      </w:r>
      <w:proofErr w:type="spellEnd"/>
      <w:r>
        <w:t xml:space="preserve"> die </w:t>
      </w:r>
      <w:proofErr w:type="spellStart"/>
      <w:r>
        <w:t>Zertifkate</w:t>
      </w:r>
      <w:proofErr w:type="spellEnd"/>
      <w:r>
        <w:t xml:space="preserve"> genauer zu überprüfen.</w:t>
      </w:r>
    </w:p>
    <w:p w14:paraId="1D59D753" w14:textId="77777777" w:rsidR="00192D55" w:rsidRPr="00D77E02" w:rsidRDefault="00192D55" w:rsidP="00192D55">
      <w:r>
        <w:t>Oder, was in dieser Masterarbeit untersucht werden soll, man versucht durch eine Einschränkung der Zertifizierungsstellen das Surfen im Internet noch sicherer zu machen.</w:t>
      </w:r>
    </w:p>
    <w:p w14:paraId="1AA651E3" w14:textId="77777777" w:rsidR="00192D55" w:rsidRDefault="00192D55" w:rsidP="00192D55">
      <w:r w:rsidRPr="00D77E02">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w:t>
      </w:r>
      <w:r>
        <w:t>n</w:t>
      </w:r>
      <w:r w:rsidRPr="00D77E02">
        <w:t xml:space="preserve"> Kriterien werden die Zertifizierungsstellen bewertet?</w:t>
      </w:r>
      <w:r w:rsidRPr="00192D55">
        <w:t xml:space="preserve"> </w:t>
      </w:r>
      <w:r>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w:t>
      </w:r>
      <w:proofErr w:type="gramStart"/>
      <w:r>
        <w:t>surfen</w:t>
      </w:r>
      <w:proofErr w:type="gramEnd"/>
      <w:r>
        <w:t xml:space="preserve">“, identifizieren ihren Besitzer, enthalten allgemeine Informationen über diesen und von größter Bedeutung, sie ermöglichen es zusammen mit der Public Key Infrastruktur (PKI), Informationen im WWW sicher und verschlüsselt zu übertragen. Verschlüsselte Verbindungen werden in der Regel durch TLS-basierte Authentifizierung von mindestens einem Kommunikationspartner abgesichert. Die Zertifikate werden von sogenannten Zertifizierungsstellen (Root </w:t>
      </w:r>
      <w:proofErr w:type="spellStart"/>
      <w:r>
        <w:t>Certificate</w:t>
      </w:r>
      <w:proofErr w:type="spellEnd"/>
      <w:r>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79A036EC" w14:textId="77777777" w:rsidR="00192D55" w:rsidRDefault="00192D55" w:rsidP="00192D55">
      <w:r>
        <w:t xml:space="preserve">Somit kann aus diesem Zusammenhang die Menge an vordefinierten Zertifizierungsstellen in Systemen oder Browsern in Frage gestellt werden. An dem Beispiel von dem Unternehmen Dark Matter kann das Problem spezifiziert werden, dass </w:t>
      </w:r>
      <w:proofErr w:type="gramStart"/>
      <w:r>
        <w:t>durch eine Phishing Mail</w:t>
      </w:r>
      <w:proofErr w:type="gramEnd"/>
      <w:r>
        <w:t xml:space="preserve"> auf eine Website leitet auf der </w:t>
      </w:r>
      <w:proofErr w:type="spellStart"/>
      <w:r>
        <w:t>Malicious</w:t>
      </w:r>
      <w:proofErr w:type="spellEnd"/>
      <w:r>
        <w:t xml:space="preserve"> Code heruntergeladen wird, diese Website wurde zum Beispiel von einer CA signiert die mit </w:t>
      </w:r>
      <w:proofErr w:type="spellStart"/>
      <w:r>
        <w:t>Hackingaktivitäten</w:t>
      </w:r>
      <w:proofErr w:type="spellEnd"/>
      <w:r>
        <w:t xml:space="preserve"> in Verbindung steht, d. h. mein System vertraut dieser Website und keine Meldung über die Sicherheit ihrer Daten kommt. Zusätzlich können </w:t>
      </w:r>
      <w:proofErr w:type="spellStart"/>
      <w:r>
        <w:t>MiM</w:t>
      </w:r>
      <w:proofErr w:type="spellEnd"/>
      <w:r>
        <w:t>-Angriffe leichter vorgenommen werden, und der Angreifer kann die gesamte Kommunikation mitlesen.</w:t>
      </w:r>
    </w:p>
    <w:p w14:paraId="1267E430" w14:textId="77777777" w:rsidR="00C73715" w:rsidRDefault="00C73715" w:rsidP="00C73715">
      <w:pPr>
        <w:pStyle w:val="Text"/>
      </w:pPr>
      <w:proofErr w:type="spellStart"/>
      <w:r w:rsidRPr="00BE269A">
        <w:lastRenderedPageBreak/>
        <w:t>Mißbrauch</w:t>
      </w:r>
      <w:proofErr w:type="spellEnd"/>
      <w:r w:rsidRPr="00BE269A">
        <w:t xml:space="preserve"> mit </w:t>
      </w:r>
      <w:proofErr w:type="spellStart"/>
      <w:r w:rsidRPr="00BE269A">
        <w:t>ca</w:t>
      </w:r>
      <w:proofErr w:type="spellEnd"/>
      <w:r w:rsidRPr="00BE269A">
        <w:t xml:space="preserve"> </w:t>
      </w:r>
      <w:proofErr w:type="spellStart"/>
      <w:r w:rsidRPr="00BE269A">
        <w:t>certificaten</w:t>
      </w:r>
      <w:proofErr w:type="spellEnd"/>
    </w:p>
    <w:p w14:paraId="36A9C102" w14:textId="77777777" w:rsidR="00F32764" w:rsidRDefault="00E30814" w:rsidP="00192D55">
      <w:hyperlink r:id="rId9" w:history="1">
        <w:r w:rsidR="00C73715" w:rsidRPr="00650919">
          <w:rPr>
            <w:rStyle w:val="Hyperlink"/>
          </w:rPr>
          <w:t>https://resources.sei.cmu.edu/asset_files/WhitePaper/2001_019_001_496192.pdf</w:t>
        </w:r>
      </w:hyperlink>
    </w:p>
    <w:p w14:paraId="295E2CB7" w14:textId="77777777" w:rsidR="00F32764" w:rsidRDefault="00F32764" w:rsidP="00192D55">
      <w:r>
        <w:t xml:space="preserve">Beschreibung eines Vorfalls bei dem </w:t>
      </w:r>
      <w:proofErr w:type="spellStart"/>
      <w:r>
        <w:t>VeriSign</w:t>
      </w:r>
      <w:proofErr w:type="spellEnd"/>
      <w:r>
        <w:t xml:space="preserve"> </w:t>
      </w:r>
      <w:r w:rsidR="00925D80">
        <w:t>signierte Zertifikate an unberechtigte Personen ausgestellt hat die sich als Microsoft Mitarbeiter ausgegeben haben und somit Programmcode damit signieren konnten, um diesen dann unter Windows ohne Probleme auszuführen.</w:t>
      </w:r>
    </w:p>
    <w:p w14:paraId="1CE62ACB" w14:textId="77777777" w:rsidR="00192D55" w:rsidRDefault="00192D55" w:rsidP="00192D55">
      <w:r>
        <w:t>Oder, was in dieser Masterarbeit untersucht werden soll, man versucht durch eine Einschränkung der Zertifizierungsstellen das Surfen im Internet noch sicherer zu machen.</w:t>
      </w:r>
    </w:p>
    <w:p w14:paraId="45047E12" w14:textId="77777777" w:rsidR="00192D55" w:rsidRDefault="00192D55" w:rsidP="00192D55">
      <w:r>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n Kriterien werden die Zertifizierungsstellen bewertet?</w:t>
      </w:r>
    </w:p>
    <w:p w14:paraId="58654796" w14:textId="77777777" w:rsidR="00EF2D74" w:rsidRDefault="0004159B" w:rsidP="0004159B">
      <w:pPr>
        <w:pStyle w:val="berschrift2"/>
      </w:pPr>
      <w:bookmarkStart w:id="9" w:name="_Toc65654363"/>
      <w:r>
        <w:t>Zielsetzung</w:t>
      </w:r>
      <w:bookmarkEnd w:id="9"/>
    </w:p>
    <w:p w14:paraId="40783789" w14:textId="77777777" w:rsidR="0004159B" w:rsidRPr="005F235B" w:rsidRDefault="0004159B" w:rsidP="005F235B">
      <w:pPr>
        <w:pStyle w:val="Text"/>
      </w:pPr>
      <w:r w:rsidRPr="005F235B">
        <w:t xml:space="preserve">Aufgrund der oben genannten Problemstellung soll deshalb hier ein Analyse Werkzeug programmiert werden, das anhand von einem Netzwerkverkehr Mitschnitt diese Zertifizierungsstellen extrahiert und dann in den jeweiligen Systemen automatisiert angepasst wird. Des Weiteren soll anhand der Netzwerkverkehrs Auswertungen erstellt werden, die die Anzahl der ausgestellten Zertifikate einer </w:t>
      </w:r>
      <w:proofErr w:type="spellStart"/>
      <w:r w:rsidRPr="005F235B">
        <w:t>Certificate</w:t>
      </w:r>
      <w:proofErr w:type="spellEnd"/>
      <w:r w:rsidRPr="005F235B">
        <w:t xml:space="preserve"> </w:t>
      </w:r>
      <w:proofErr w:type="spellStart"/>
      <w:r w:rsidRPr="005F235B">
        <w:t>Authorities</w:t>
      </w:r>
      <w:proofErr w:type="spellEnd"/>
      <w:r w:rsidRPr="005F235B">
        <w:t xml:space="preserve"> (CA) graphisch darstellt. Auf welche Zeit konvergiert die Anzahl der tatsächlich verwendeten </w:t>
      </w:r>
      <w:proofErr w:type="spellStart"/>
      <w:proofErr w:type="gramStart"/>
      <w:r w:rsidRPr="005F235B">
        <w:t>CA’s</w:t>
      </w:r>
      <w:proofErr w:type="spellEnd"/>
      <w:proofErr w:type="gramEnd"/>
      <w:r w:rsidRPr="005F235B">
        <w:t xml:space="preserve">? Auswertung der Häufigkeit einer CA in Bezug auf einen Haushalt. Auswertung welche </w:t>
      </w:r>
      <w:proofErr w:type="spellStart"/>
      <w:proofErr w:type="gramStart"/>
      <w:r w:rsidRPr="005F235B">
        <w:t>CA’s</w:t>
      </w:r>
      <w:proofErr w:type="spellEnd"/>
      <w:proofErr w:type="gramEnd"/>
      <w:r w:rsidRPr="005F235B">
        <w:t xml:space="preserve"> verwendet werden. Diese Statistiken sollen eine Basis dafür bilden, um die Anzahl der Zertifizierungsstellen in den Systemen einzuschränken.</w:t>
      </w:r>
    </w:p>
    <w:p w14:paraId="5EF747C7" w14:textId="77777777" w:rsidR="00B16616" w:rsidRDefault="00533B63" w:rsidP="0004159B">
      <w:pPr>
        <w:pStyle w:val="berschrift1"/>
      </w:pPr>
      <w:bookmarkStart w:id="10" w:name="_Toc65654364"/>
      <w:r w:rsidRPr="00426B42">
        <w:lastRenderedPageBreak/>
        <w:t>Grundlagen</w:t>
      </w:r>
      <w:bookmarkEnd w:id="10"/>
    </w:p>
    <w:p w14:paraId="4F89824C" w14:textId="77777777" w:rsidR="000B433B" w:rsidRDefault="00E0254E" w:rsidP="005F235B">
      <w:pPr>
        <w:pStyle w:val="Text"/>
      </w:pPr>
      <w:r>
        <w:t>In diesem Kapitel sollen die Grundlagen für das Verständnis der Arbeit beschrieben werden und die Schlüsselbegriffe definiert.</w:t>
      </w:r>
      <w:bookmarkStart w:id="11" w:name="_CTVK00139a8e62436644537b792ca8600e26e4d"/>
      <w:r w:rsidR="000B433B">
        <w:t xml:space="preserve"> Wie in der Zielsetzung oben beschrieben geht es um Netzwerke, dem SSL/TLS Protokoll, digitale Zertifikate und Zertifizierungsstellen. Diese Themengebiete sollen nun grundlegend erläutert werden.</w:t>
      </w:r>
    </w:p>
    <w:p w14:paraId="695871C0" w14:textId="77777777" w:rsidR="005F235B" w:rsidRDefault="005F235B" w:rsidP="005F235B">
      <w:pPr>
        <w:pStyle w:val="Text"/>
      </w:pPr>
      <w:r>
        <w:t xml:space="preserve">Vorerst soll geklärt werden was eine PKI (Public Key Infrastructure) ist und wofür diese da ist. </w:t>
      </w:r>
      <w:r w:rsidR="005E3033">
        <w:t>Weitergehend werden Zertifikate, Arten von Zertifikaten und deren Aufbau und Inhalt erläutert</w:t>
      </w:r>
      <w:r w:rsidR="000B433B">
        <w:t>.</w:t>
      </w:r>
    </w:p>
    <w:p w14:paraId="0D85A2B2" w14:textId="77777777" w:rsidR="008E3F4D" w:rsidRDefault="008E3F4D" w:rsidP="008E3F4D">
      <w:pPr>
        <w:pStyle w:val="berschrift2"/>
      </w:pPr>
      <w:bookmarkStart w:id="12" w:name="_Toc65654365"/>
      <w:r w:rsidRPr="00C73715">
        <w:t>P</w:t>
      </w:r>
      <w:r>
        <w:t>ublic Key Infrastructure</w:t>
      </w:r>
      <w:bookmarkEnd w:id="12"/>
    </w:p>
    <w:p w14:paraId="5ABF4694" w14:textId="77777777"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13" w:name="_CTVK00113aa556a582e4b2bb81434663f05f99d"/>
      <w:r w:rsidRPr="001E6038">
        <w:t>"das gesamte Konstrukt rund um die Absicherung der Datenkommunikation und die Identitätskontrolle im Netzwerk mithilfe von Zertifikaten</w:t>
      </w:r>
      <w:bookmarkEnd w:id="13"/>
      <w:r w:rsidRPr="001E6038">
        <w:t>"</w:t>
      </w:r>
      <w:r>
        <w:t xml:space="preserve">. </w:t>
      </w:r>
      <w:sdt>
        <w:sdtPr>
          <w:alias w:val="To edit, see citavi.com/edit"/>
          <w:tag w:val="CitaviPlaceholder#099d2896-5de3-4cb4-8b9b-209e9fc13e4e"/>
          <w:id w:val="2098208940"/>
          <w:placeholder>
            <w:docPart w:val="C12D8B7AC9564FACBC5E0F34EA556987"/>
          </w:placeholder>
        </w:sdtPr>
        <w:sdtContent>
          <w:r>
            <w:rPr>
              <w:noProof/>
            </w:rPr>
            <w:fldChar w:fldCharType="begin"/>
          </w:r>
          <w:r>
            <w:rPr>
              <w:noProof/>
            </w:rPr>
            <w:instrText>ADDIN CitaviPlaceholder{eyIkaWQiOiIxIiwiRW50cmllcyI6W3siJGlkIjoiMiIsIkFzc29jaWF0ZVdpdGhLbm93bGVkZ2VJdGVtSWQiOiI0YjRlZjczZi0wMjdiLTQ1Y2YtYWU1My1hZDU1MmM0ZjlkNmEiLCJJZCI6ImFlNzY3MmQ5LTc0OGMtNGFiYi04ZTZhLTU3ZTNmMjIwMTJmYS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wOTlkMjg5Ni01ZGUzLTRjYjQtOGI5Yi0yMDllOWZjMTNlNGU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Pr>
                <w:noProof/>
              </w:rPr>
              <w:t>[3]</w:t>
            </w:r>
          </w:hyperlink>
          <w:r>
            <w:rPr>
              <w:noProof/>
            </w:rPr>
            <w:fldChar w:fldCharType="end"/>
          </w:r>
        </w:sdtContent>
      </w:sdt>
      <w:r>
        <w:t xml:space="preserve"> Mit Hilfe einer PKI wird die Sicherheit der Kommunikation durch Authentifizierung, Datenverschlüsselung und digitale Signaturen erhöht. </w:t>
      </w:r>
      <w:bookmarkStart w:id="14" w:name="_CTVK0012cc608779d1a4ee5a15fa7413f4c00f0"/>
      <w:r w:rsidRPr="00562D55">
        <w:t>Grundsätzlich beruhen die Dienste einer PKI auf der ordnungsgemäßen Verwendung von öffentlichen/privaten Schlüsselpaaren. Die öffentliche Komponente dieses Schlüsselpaars wird in Form eines Public-Key-Zertifikats ausgestellt und kann in Verbindung mit dem entsprechenden Algorithmus zur Verifizierung einer digitalen Signatur, zur Verschlüsselung von Daten oder zu beidem verwendet werden</w:t>
      </w:r>
      <w:bookmarkEnd w:id="14"/>
      <w:r w:rsidRPr="00562D55">
        <w:t xml:space="preserve">. </w:t>
      </w:r>
      <w:sdt>
        <w:sdtPr>
          <w:alias w:val="To edit, see citavi.com/edit"/>
          <w:tag w:val="CitaviPlaceholder#2b15d0ba-489e-4e69-a6b9-2f2335a0597b"/>
          <w:id w:val="1627279276"/>
          <w:placeholder>
            <w:docPart w:val="C12D8B7AC9564FACBC5E0F34EA556987"/>
          </w:placeholder>
        </w:sdtPr>
        <w:sdtContent>
          <w:r>
            <w:rPr>
              <w:noProof/>
            </w:rPr>
            <w:fldChar w:fldCharType="begin"/>
          </w:r>
          <w:r>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mIxNWQwYmEtNDg5ZS00ZTY5LWE2YjktMmYyMzM1YTA1OTdiIiwiVGV4dCI6IlsxXSIsIldBSVZlcnNpb24iOiI2LjQuMC4zNSJ9}</w:instrText>
          </w:r>
          <w:r>
            <w:rPr>
              <w:noProof/>
            </w:rPr>
            <w:fldChar w:fldCharType="separate"/>
          </w:r>
          <w:hyperlink w:anchor="_CTVL00153b2fcd3a0084b6c938e85d9d05fb933" w:tooltip="Anastasios Arampatzis. 2020. The Difference between Root and Intermediate Certificates | Venafi. https://​www.venafi.com​/​blog/​what-difference-betwe…" w:history="1">
            <w:r>
              <w:rPr>
                <w:noProof/>
              </w:rPr>
              <w:t>[1]</w:t>
            </w:r>
          </w:hyperlink>
          <w:r>
            <w:rPr>
              <w:noProof/>
            </w:rPr>
            <w:fldChar w:fldCharType="end"/>
          </w:r>
        </w:sdtContent>
      </w:sdt>
    </w:p>
    <w:p w14:paraId="6CE9F2A0" w14:textId="77777777" w:rsidR="00724B59" w:rsidRDefault="00724B59" w:rsidP="00724B59">
      <w:pPr>
        <w:pStyle w:val="berschrift2"/>
      </w:pPr>
      <w:bookmarkStart w:id="15" w:name="_Toc65654366"/>
      <w:r>
        <w:t>Zertifizierungsstellen</w:t>
      </w:r>
      <w:bookmarkEnd w:id="15"/>
    </w:p>
    <w:p w14:paraId="660DD14B" w14:textId="77777777" w:rsidR="00724B59" w:rsidRDefault="00724B59" w:rsidP="00724B59">
      <w:pPr>
        <w:pStyle w:val="Text"/>
      </w:pPr>
      <w:r w:rsidRPr="00BE269A">
        <w:t>Zertifizierung</w:t>
      </w:r>
      <w:r>
        <w:t>s</w:t>
      </w:r>
      <w:r w:rsidRPr="00BE269A">
        <w:t xml:space="preserve">stellen </w:t>
      </w:r>
      <w:sdt>
        <w:sdtPr>
          <w:alias w:val="To edit, see citavi.com/edit"/>
          <w:tag w:val="CitaviPlaceholder#bdfd20b2-0331-4001-95e9-e628b9c9df8b"/>
          <w:id w:val="297651137"/>
          <w:placeholder>
            <w:docPart w:val="EA57EBAC5C044678BDBEA06D515A198A"/>
          </w:placeholder>
        </w:sdtPr>
        <w:sdtContent>
          <w:r w:rsidRPr="00BE269A">
            <w:fldChar w:fldCharType="begin"/>
          </w:r>
          <w:r>
            <w:instrText>ADDIN CitaviPlaceholder{eyIkaWQiOiIxIiwiRW50cmllcyI6W3siJGlkIjoiMiIsIklkIjoiZDU0MzM5MzktNzQ2YS00MzZiLWEwZDQtMzVhYmM0MWZkMDUyIiwiUmFuZ2VMZW5ndGgiOjM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10ifV19LCJUYWciOiJDaXRhdmlQbGFjZWhvbGRlciNiZGZkMjBiMi0wMzMxLTQwMDEtOTVlOS1lNjI4YjljOWRmOGIiLCJUZXh0IjoiWzNdIiwiV0FJVmVyc2lvbiI6IjYuNC4wLjM1In0=}</w:instrText>
          </w:r>
          <w:r w:rsidRPr="00BE269A">
            <w:fldChar w:fldCharType="separate"/>
          </w:r>
          <w:hyperlink w:anchor="_CTVL001db152e864b5f482587a8c80e6c73c7c7" w:tooltip="Kloep, P. 2020. PKI und CA in Windows-Netzwerken. Das umfassende Handbuch. Rheinwerk Computing." w:history="1">
            <w:r>
              <w:t>[3]</w:t>
            </w:r>
          </w:hyperlink>
          <w:r w:rsidRPr="00BE269A">
            <w:fldChar w:fldCharType="end"/>
          </w:r>
        </w:sdtContent>
      </w:sdt>
    </w:p>
    <w:p w14:paraId="3B231D1D" w14:textId="35D40FBA" w:rsidR="00724B59" w:rsidRDefault="00791204" w:rsidP="00724B59">
      <w:pPr>
        <w:pStyle w:val="Text"/>
      </w:pPr>
      <w:r>
        <w:t xml:space="preserve">Zertifizierungsstellen stellen digitale Zertifikate aus </w:t>
      </w:r>
      <w:hyperlink r:id="rId10" w:history="1">
        <w:r w:rsidRPr="00B455D6">
          <w:rPr>
            <w:rStyle w:val="Hyperlink"/>
          </w:rPr>
          <w:t>https://www.globalsign.com/de-de/ssl-information-center/zertifizierungsstellen-vertrauenshierarchien</w:t>
        </w:r>
      </w:hyperlink>
    </w:p>
    <w:p w14:paraId="146AE3FD" w14:textId="77777777" w:rsidR="00381090" w:rsidRDefault="00381090" w:rsidP="00724B59">
      <w:pPr>
        <w:pStyle w:val="Text"/>
      </w:pPr>
    </w:p>
    <w:p w14:paraId="60B17B4A" w14:textId="77777777" w:rsidR="00C73715" w:rsidRPr="00C73715" w:rsidRDefault="001E6038" w:rsidP="00C73715">
      <w:pPr>
        <w:pStyle w:val="berschrift2"/>
      </w:pPr>
      <w:bookmarkStart w:id="16" w:name="_Toc65654367"/>
      <w:r>
        <w:t xml:space="preserve">Digitale </w:t>
      </w:r>
      <w:r w:rsidR="00C73715">
        <w:t>Zertifikate</w:t>
      </w:r>
      <w:bookmarkEnd w:id="16"/>
    </w:p>
    <w:p w14:paraId="13D39D54" w14:textId="77777777" w:rsidR="00E0254E" w:rsidRDefault="005F235B" w:rsidP="005F235B">
      <w:pPr>
        <w:pStyle w:val="Text"/>
      </w:pPr>
      <w:r>
        <w:t xml:space="preserve">Beginnen möchte ich mit dem Begriff Zertifikat, der nach Peter </w:t>
      </w:r>
      <w:proofErr w:type="spellStart"/>
      <w:r>
        <w:t>Kleop</w:t>
      </w:r>
      <w:proofErr w:type="spellEnd"/>
      <w:r>
        <w:t xml:space="preserve"> folgendermaßen definiert ist:</w:t>
      </w:r>
    </w:p>
    <w:p w14:paraId="47A47500" w14:textId="198D7DB4" w:rsidR="00E30814" w:rsidRDefault="00E0254E" w:rsidP="00E30814">
      <w:pPr>
        <w:pStyle w:val="Zitat"/>
        <w:pBdr>
          <w:top w:val="single" w:sz="4" w:space="1" w:color="auto"/>
          <w:bottom w:val="single" w:sz="4" w:space="1" w:color="auto"/>
        </w:pBdr>
      </w:pPr>
      <w:r>
        <w:lastRenderedPageBreak/>
        <w:t>“</w:t>
      </w:r>
      <w:r w:rsidRPr="00E0254E">
        <w:t>Ein digitales Zertifikat bindet einen öffentlichen Schlüssel an eine Entität (Benutzer, Organisation, Computer) und beinhaltet zusätzliche Informationen, wie Sperrlisteninformationen und vieles mehr.</w:t>
      </w:r>
      <w:bookmarkEnd w:id="11"/>
      <w:r w:rsidRPr="00E0254E">
        <w:t>"</w:t>
      </w:r>
      <w:r>
        <w:t xml:space="preserve"> </w:t>
      </w:r>
      <w:sdt>
        <w:sdtPr>
          <w:alias w:val="To edit, see citavi.com/edit"/>
          <w:tag w:val="CitaviPlaceholder#523ea5e1-f786-4aca-8bc8-61d195847200"/>
          <w:id w:val="-2109031880"/>
          <w:placeholder>
            <w:docPart w:val="DefaultPlaceholder_-1854013440"/>
          </w:placeholder>
        </w:sdtPr>
        <w:sdtContent>
          <w:r>
            <w:rPr>
              <w:noProof/>
            </w:rPr>
            <w:fldChar w:fldCharType="begin"/>
          </w:r>
          <w:r w:rsidR="008E3F4D">
            <w:rPr>
              <w:noProof/>
            </w:rPr>
            <w:instrText>ADDIN CitaviPlaceholder{eyIkaWQiOiIxIiwiRW50cmllcyI6W3siJGlkIjoiMiIsIkFzc29jaWF0ZVdpdGhLbm93bGVkZ2VJdGVtSWQiOiJlOTk0NzY3Mi01YWJhLTRlNTUtOGVkZi1jZDNhOWU0ZTgyYTkiLCJJZCI6ImQ1YTA4ZThiLTAzY2UtNDE4Yy1iZTVkLTc5ZWM4MTU3MDcxZC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1MjNlYTVlMS1mNzg2LTRhY2EtOGJjOC02MWQxOTU4NDcyMDA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sidR="008E3F4D">
              <w:rPr>
                <w:noProof/>
              </w:rPr>
              <w:t>[3]</w:t>
            </w:r>
          </w:hyperlink>
          <w:r>
            <w:rPr>
              <w:noProof/>
            </w:rPr>
            <w:fldChar w:fldCharType="end"/>
          </w:r>
        </w:sdtContent>
      </w:sdt>
    </w:p>
    <w:p w14:paraId="641C2BE5" w14:textId="714A34DC" w:rsidR="00E30814" w:rsidRDefault="00E30814" w:rsidP="00E30814">
      <w:pPr>
        <w:pStyle w:val="berschrift3"/>
      </w:pPr>
      <w:bookmarkStart w:id="17" w:name="_Toc65654368"/>
      <w:r>
        <w:t>X.509 Zertifikate</w:t>
      </w:r>
      <w:bookmarkEnd w:id="17"/>
    </w:p>
    <w:p w14:paraId="46DADCA6" w14:textId="33BF3A75" w:rsidR="00E30814" w:rsidRDefault="00E30814" w:rsidP="00E30814">
      <w:pPr>
        <w:pStyle w:val="Grundtext"/>
      </w:pPr>
      <w:hyperlink r:id="rId11" w:history="1">
        <w:r w:rsidRPr="00B455D6">
          <w:rPr>
            <w:rStyle w:val="Hyperlink"/>
          </w:rPr>
          <w:t>https://www.bsi.bund.de/SharedDocs/Downloads/DE/BSI/Publikationen/TechnischeRichtlinien/TR02103/BSI-TR-02103.pdf?__blob=publicationFile&amp;v=4</w:t>
        </w:r>
      </w:hyperlink>
    </w:p>
    <w:p w14:paraId="2350B828" w14:textId="77777777" w:rsidR="00E30814" w:rsidRPr="00E30814" w:rsidRDefault="00E30814" w:rsidP="00E30814">
      <w:pPr>
        <w:pStyle w:val="Grundtext"/>
      </w:pPr>
    </w:p>
    <w:p w14:paraId="23224DA1" w14:textId="56CF3126" w:rsidR="00E0254E" w:rsidRDefault="00C73715" w:rsidP="00E30814">
      <w:pPr>
        <w:pStyle w:val="berschrift3"/>
      </w:pPr>
      <w:bookmarkStart w:id="18" w:name="_Toc65654369"/>
      <w:r>
        <w:t>Arten von Zertifikaten</w:t>
      </w:r>
      <w:bookmarkEnd w:id="18"/>
    </w:p>
    <w:p w14:paraId="7608DBB9" w14:textId="77777777" w:rsidR="00C73715" w:rsidRDefault="00C73715" w:rsidP="00C73715">
      <w:pPr>
        <w:pStyle w:val="Grundtext"/>
      </w:pPr>
      <w:r>
        <w:t>Root, Intermediate, SSL</w:t>
      </w:r>
    </w:p>
    <w:p w14:paraId="284B5E0A" w14:textId="654B1C1F" w:rsidR="002B355C" w:rsidRPr="00C73715" w:rsidRDefault="002B355C" w:rsidP="00C73715">
      <w:pPr>
        <w:pStyle w:val="Grundtext"/>
      </w:pPr>
      <w:r>
        <w:t>Verwendungszweck von Zertifikaten</w:t>
      </w:r>
    </w:p>
    <w:p w14:paraId="1D885258" w14:textId="77777777" w:rsidR="00C73715" w:rsidRDefault="00C73715" w:rsidP="00C73715">
      <w:pPr>
        <w:pStyle w:val="berschrift3"/>
      </w:pPr>
      <w:bookmarkStart w:id="19" w:name="_Toc65654370"/>
      <w:r>
        <w:t>Aufbau und Inhalt</w:t>
      </w:r>
      <w:bookmarkEnd w:id="19"/>
    </w:p>
    <w:p w14:paraId="11CBCC3E" w14:textId="17FA0804" w:rsidR="00C73715" w:rsidRDefault="00C73715" w:rsidP="00C73715">
      <w:pPr>
        <w:pStyle w:val="Text"/>
      </w:pPr>
      <w:r w:rsidRPr="00BE269A">
        <w:t xml:space="preserve">Technisch in </w:t>
      </w:r>
      <w:proofErr w:type="spellStart"/>
      <w:r w:rsidRPr="00BE269A">
        <w:t>detail</w:t>
      </w:r>
      <w:proofErr w:type="spellEnd"/>
      <w:r w:rsidRPr="00BE269A">
        <w:t>? Wie werden Zertifikate erstellt? Formel? Was beinhalten Sie? CRL? Aufbau von X.509 nach RFC</w:t>
      </w:r>
    </w:p>
    <w:p w14:paraId="6E12470F" w14:textId="49E3F9A4" w:rsidR="002B5F05" w:rsidRPr="00BE269A" w:rsidRDefault="002B5F05" w:rsidP="00C73715">
      <w:pPr>
        <w:pStyle w:val="Text"/>
      </w:pPr>
      <w:proofErr w:type="spellStart"/>
      <w:r>
        <w:t>Self</w:t>
      </w:r>
      <w:proofErr w:type="spellEnd"/>
      <w:r>
        <w:t xml:space="preserve"> </w:t>
      </w:r>
      <w:proofErr w:type="spellStart"/>
      <w:r>
        <w:t>Signed</w:t>
      </w:r>
      <w:proofErr w:type="spellEnd"/>
      <w:r>
        <w:t>??</w:t>
      </w:r>
    </w:p>
    <w:p w14:paraId="22E0F373" w14:textId="77777777" w:rsidR="00E30814" w:rsidRDefault="00E30814" w:rsidP="00E30814">
      <w:pPr>
        <w:pStyle w:val="berschrift2"/>
      </w:pPr>
      <w:bookmarkStart w:id="20" w:name="_Toc65654371"/>
      <w:r>
        <w:t>Transport Layer Security</w:t>
      </w:r>
      <w:bookmarkEnd w:id="20"/>
    </w:p>
    <w:p w14:paraId="2AE83C06" w14:textId="70A8D366" w:rsidR="00E30814" w:rsidRDefault="00E30814" w:rsidP="00E30814">
      <w:pPr>
        <w:pStyle w:val="Text"/>
      </w:pPr>
      <w:r>
        <w:t>TLS (Transport Layer Security) ist der Nachfolger von SSL (Secure Sockets Layer), dabei handelt es sich um einen Standard.</w:t>
      </w:r>
      <w:r w:rsidR="00724B59">
        <w:t xml:space="preserve"> </w:t>
      </w:r>
      <w:r w:rsidR="006B06F5">
        <w:t>In der aktuellen Version 1.3 hat TLS das primäre Ziel</w:t>
      </w:r>
      <w:r w:rsidR="00724B59">
        <w:t xml:space="preserve"> </w:t>
      </w:r>
      <w:r w:rsidR="006B06F5">
        <w:t xml:space="preserve">eine Verbindung zwischen </w:t>
      </w:r>
      <w:r w:rsidR="00724B59">
        <w:t>zwei kommunizierenden Anwendungen zu gewährleisten.</w:t>
      </w:r>
      <w:r w:rsidR="006B06F5">
        <w:t xml:space="preserve"> Die einzige Anforderung an die darunterliegende Transportschicht ist</w:t>
      </w:r>
      <w:r w:rsidR="009D13C7">
        <w:t xml:space="preserve"> ein </w:t>
      </w:r>
      <w:r w:rsidR="009D13C7" w:rsidRPr="009D13C7">
        <w:t>zuverlässiger, ordnungsgemäßer Datenstrom.</w:t>
      </w:r>
      <w:r w:rsidR="00724B59">
        <w:t xml:space="preserve"> </w:t>
      </w:r>
      <w:r w:rsidR="00227A71">
        <w:t>Grundsätzlich</w:t>
      </w:r>
      <w:r w:rsidR="00724B59">
        <w:t xml:space="preserve"> besteht TLS aus zwei </w:t>
      </w:r>
      <w:r w:rsidR="006B06F5">
        <w:t>Komponenten</w:t>
      </w:r>
      <w:r w:rsidR="00227A71">
        <w:t xml:space="preserve"> (</w:t>
      </w:r>
      <w:hyperlink r:id="rId12" w:history="1">
        <w:r w:rsidR="009D13C7" w:rsidRPr="00B455D6">
          <w:rPr>
            <w:rStyle w:val="Hyperlink"/>
          </w:rPr>
          <w:t>https://tools.ietf.org/html/rfc8446#section-1</w:t>
        </w:r>
      </w:hyperlink>
      <w:r w:rsidR="00227A71">
        <w:t>)</w:t>
      </w:r>
      <w:r w:rsidR="00724B59">
        <w:t>:</w:t>
      </w:r>
    </w:p>
    <w:p w14:paraId="0996484B" w14:textId="76E84D6E" w:rsidR="009D13C7" w:rsidRDefault="009D13C7" w:rsidP="00E30814">
      <w:pPr>
        <w:pStyle w:val="Text"/>
        <w:numPr>
          <w:ilvl w:val="0"/>
          <w:numId w:val="43"/>
        </w:numPr>
      </w:pPr>
      <w:r>
        <w:t>TLS Handshake Protocol (</w:t>
      </w:r>
      <w:r>
        <w:fldChar w:fldCharType="begin"/>
      </w:r>
      <w:r>
        <w:instrText xml:space="preserve"> REF _Ref65657746 \r \h </w:instrText>
      </w:r>
      <w:r>
        <w:fldChar w:fldCharType="separate"/>
      </w:r>
      <w:r>
        <w:t>2.4.1</w:t>
      </w:r>
      <w:r>
        <w:fldChar w:fldCharType="end"/>
      </w:r>
      <w:r>
        <w:t>)</w:t>
      </w:r>
    </w:p>
    <w:p w14:paraId="5CE7A0D6" w14:textId="3DE7ED68" w:rsidR="00724B59" w:rsidRDefault="00724B59" w:rsidP="00724B59">
      <w:pPr>
        <w:pStyle w:val="Text"/>
        <w:numPr>
          <w:ilvl w:val="0"/>
          <w:numId w:val="43"/>
        </w:numPr>
      </w:pPr>
      <w:r>
        <w:t xml:space="preserve">TLS </w:t>
      </w:r>
      <w:proofErr w:type="spellStart"/>
      <w:r>
        <w:t>Record</w:t>
      </w:r>
      <w:proofErr w:type="spellEnd"/>
      <w:r>
        <w:t xml:space="preserve"> Protocol</w:t>
      </w:r>
      <w:r w:rsidR="009D13C7">
        <w:t xml:space="preserve"> (</w:t>
      </w:r>
      <w:r w:rsidR="009D13C7">
        <w:fldChar w:fldCharType="begin"/>
      </w:r>
      <w:r w:rsidR="009D13C7">
        <w:instrText xml:space="preserve"> REF _Ref65657733 \r \h </w:instrText>
      </w:r>
      <w:r w:rsidR="009D13C7">
        <w:fldChar w:fldCharType="separate"/>
      </w:r>
      <w:r w:rsidR="009D13C7">
        <w:t>2.4.2</w:t>
      </w:r>
      <w:r w:rsidR="009D13C7">
        <w:fldChar w:fldCharType="end"/>
      </w:r>
      <w:r w:rsidR="009D13C7">
        <w:t>)</w:t>
      </w:r>
    </w:p>
    <w:p w14:paraId="4FE86CC3" w14:textId="69F350E7" w:rsidR="001A7617" w:rsidRPr="001F0CF2" w:rsidRDefault="001F0CF2" w:rsidP="001A7617">
      <w:pPr>
        <w:pStyle w:val="Text"/>
      </w:pPr>
      <w:r>
        <w:t xml:space="preserve">TLS ist unabhängig vom Anwendungsprotokoll, d. h. die Protokolle höherer Ebenen können transparent darauf aufsetzten, zum Beispiel HTTP das TLS verwendet wird zu </w:t>
      </w:r>
      <w:r>
        <w:lastRenderedPageBreak/>
        <w:t>HTTP</w:t>
      </w:r>
      <w:r>
        <w:rPr>
          <w:u w:val="single"/>
        </w:rPr>
        <w:t>S</w:t>
      </w:r>
      <w:r>
        <w:t>.</w:t>
      </w:r>
      <w:r w:rsidR="009D13C7">
        <w:t xml:space="preserve"> Der Standard beschreib nicht wie die höheren Protokolle die Sicherheit mit TLS hinzufügen oder der TLS-Handshake zu initiieren ist </w:t>
      </w:r>
      <w:r w:rsidR="009D13C7">
        <w:t>(</w:t>
      </w:r>
      <w:hyperlink r:id="rId13" w:history="1">
        <w:r w:rsidR="009D13C7" w:rsidRPr="00B455D6">
          <w:rPr>
            <w:rStyle w:val="Hyperlink"/>
          </w:rPr>
          <w:t>https://tools.ietf.org/html/rfc5246#section-1</w:t>
        </w:r>
      </w:hyperlink>
      <w:r w:rsidR="009D13C7">
        <w:t>)</w:t>
      </w:r>
      <w:r w:rsidR="009D13C7">
        <w:t xml:space="preserve">. </w:t>
      </w:r>
    </w:p>
    <w:p w14:paraId="14BD882E" w14:textId="77777777" w:rsidR="00E30814" w:rsidRDefault="00E30814" w:rsidP="00E30814">
      <w:pPr>
        <w:pStyle w:val="berschrift3"/>
      </w:pPr>
      <w:bookmarkStart w:id="21" w:name="_Toc65654372"/>
      <w:bookmarkStart w:id="22" w:name="_Ref65657746"/>
      <w:r w:rsidRPr="00BE269A">
        <w:t xml:space="preserve">TLS </w:t>
      </w:r>
      <w:r>
        <w:t>H</w:t>
      </w:r>
      <w:r w:rsidRPr="00BE269A">
        <w:t>andshake</w:t>
      </w:r>
      <w:bookmarkEnd w:id="21"/>
      <w:bookmarkEnd w:id="22"/>
    </w:p>
    <w:p w14:paraId="461E0AFA" w14:textId="77777777" w:rsidR="00E30814" w:rsidRPr="008E3F4D" w:rsidRDefault="00E30814" w:rsidP="00E30814">
      <w:pPr>
        <w:pStyle w:val="Grundtext"/>
      </w:pPr>
      <w:r>
        <w:t xml:space="preserve">Der TLS Handshake ist der Start zum Schlüsselaustausch und ab dann wird verschlüsselt zwischen den beiden Parteien kommuniziert. </w:t>
      </w:r>
    </w:p>
    <w:p w14:paraId="0997F07D" w14:textId="77777777" w:rsidR="00E30814" w:rsidRDefault="00E30814" w:rsidP="00E30814">
      <w:pPr>
        <w:pStyle w:val="Text"/>
      </w:pPr>
      <w:bookmarkStart w:id="23" w:name="_CTVK00152cbd01938a54b0a931c94d6460cba8c"/>
      <w:r>
        <w:rPr>
          <w:noProof/>
        </w:rPr>
        <w:drawing>
          <wp:inline distT="0" distB="0" distL="0" distR="0" wp14:anchorId="596B03F8" wp14:editId="7984232C">
            <wp:extent cx="5276850" cy="4962525"/>
            <wp:effectExtent l="0" t="0" r="0" b="9525"/>
            <wp:docPr id="6" name="Grafik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4">
                      <a:extLst>
                        <a:ext uri="{28A0092B-C50C-407E-A947-70E740481C1C}">
                          <a14:useLocalDpi xmlns:a14="http://schemas.microsoft.com/office/drawing/2010/main" val="0"/>
                        </a:ext>
                      </a:extLst>
                    </a:blip>
                    <a:stretch>
                      <a:fillRect/>
                    </a:stretch>
                  </pic:blipFill>
                  <pic:spPr>
                    <a:xfrm>
                      <a:off x="0" y="0"/>
                      <a:ext cx="5276850" cy="4962525"/>
                    </a:xfrm>
                    <a:prstGeom prst="rect">
                      <a:avLst/>
                    </a:prstGeom>
                  </pic:spPr>
                </pic:pic>
              </a:graphicData>
            </a:graphic>
          </wp:inline>
        </w:drawing>
      </w:r>
      <w:bookmarkEnd w:id="23"/>
    </w:p>
    <w:p w14:paraId="24F1B2D2" w14:textId="65193B46" w:rsidR="00E30814" w:rsidRDefault="00E30814" w:rsidP="00E30814">
      <w:pPr>
        <w:pStyle w:val="Beschriftung"/>
      </w:pPr>
      <w:bookmarkStart w:id="24" w:name="_Toc65650107"/>
      <w:r>
        <w:t xml:space="preserve">Abbildung </w:t>
      </w:r>
      <w:fldSimple w:instr=" SEQ Abbildung \* ARABIC ">
        <w:r>
          <w:rPr>
            <w:noProof/>
          </w:rPr>
          <w:t>2</w:t>
        </w:r>
      </w:fldSimple>
      <w:r>
        <w:t xml:space="preserve">: TLS Hanshake.jpg </w:t>
      </w:r>
      <w:sdt>
        <w:sdtPr>
          <w:alias w:val="To edit, see citavi.com/edit"/>
          <w:tag w:val="CitaviPlaceholder#2d48056f-a536-403c-886c-26e789c1844d"/>
          <w:id w:val="-308251782"/>
          <w:placeholder>
            <w:docPart w:val="2626961A597A4A36B270EBFCC01D4539"/>
          </w:placeholder>
        </w:sdtPr>
        <w:sdtContent>
          <w:r>
            <w:rPr>
              <w:noProof/>
            </w:rPr>
            <w:fldChar w:fldCharType="begin"/>
          </w:r>
          <w:r>
            <w:rPr>
              <w:noProof/>
            </w:rPr>
            <w:instrText>ADDIN CitaviPlaceholder{eyIkaWQiOiIxIiwiRW50cmllcyI6W3siJGlkIjoiMiIsIkFzc29jaWF0ZVdpdGhLbm93bGVkZ2VJdGVtSWQiOiI3ZjI0NWI3Ni1mMWZlLTRlZTMtOTczZS04MWJlMzlhMzYzYjUiLCJJZCI6Ijk4YzNmYWU3LWI0NzctNDMzNi1iNWYyLTdjM2NiYjkxODIxMCIsIlJhbmdlTGVuZ3RoIjozLCJSZWZlcmVuY2VJZCI6IjU4MDE0M2VjLWQyMTMtNDMwMS1iYWY0LWUyMTZmNzlmYzZiMyIsIlJlZmVyZW5jZSI6eyIkaWQiOiIzIiwiQWJzdHJhY3RDb21wbGV4aXR5IjowLCJBYnN0cmFjdFNvdXJjZVRleHRGb3JtYXQiOjAsIkFjY2Vzc0RhdGUiOiIwMS4wMy4yMDIxIiwiQXV0aG9ycyI6W10sIkNpdGF0aW9uS2V5VXBkYXRlVHlwZSI6MCwiQ29sbGFib3JhdG9ycyI6W10sIkRhdGUiOiIwM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pYm0uY29tL3N1cHBvcnQva25vd2xlZGdlY2VudGVyL2VuL1NTRktTSl84LjAuMC9jb20uaWJtLm1xLnNlYy5kb2MvcTAwOTkzMF8uaHRtIiwiTGlua2VkUmVzb3VyY2VUeXBlIjo1LCJVcmlTdHJpbmciOiJodHRwczovL3d3dy5pYm0uY29tL3N1cHBvcnQva25vd2xlZGdlY2VudGVyL2VuL1NTRktTSl84LjAuMC9jb20uaWJtLm1xLnNlYy5kb2MvcTAwOTkzMF8uaHRtIiwiUHJvcGVydGllcyI6eyIkaWQiOiI2In19LCJBbm5vdGF0aW9ucyI6W10sIkxvY2F0aW9uVHlwZSI6MCwiTWlycm9yc1JlZmVyZW5jZVByb3BlcnR5SWQiOjE1MSwiQ3JlYXRlZEJ5IjoiX1NlYmFzdGlhbiBCaWxkYSIsIkNyZWF0ZWRPbiI6IjIwMjEtMDMtMDFUMjA6MDQ6NTNaIiwiTW9kaWZpZWRCeSI6Il9TZWJhc3RpYW4gQmlsZGEiLCJJZCI6IjNiYzRlNzEwLTkzODQtNGU1OC1iMzkwLTY0ZjE0NzdiM2FmYyIsIk1vZGlmaWVkT24iOiIyMDIxLTAzLTAxVDIwOjA0OjUzWiIsIlByb2plY3QiOnsiJGlkIjoiNyJ9fV0sIk9ubGluZUFkZHJlc3MiOiJodHRwczovL3d3dy5pYm0uY29tL3N1cHBvcnQva25vd2xlZGdlY2VudGVyL2VuL1NTRktTSl84LjAuMC9jb20uaWJtLm1xLnNlYy5kb2MvcTAwOTkzMF8uaHRtIiwiT3JnYW5pemF0aW9ucyI6W10sIk90aGVyc0ludm9sdmVkIjpbXSwiUHVibGlzaGVycyI6W10sIlF1b3RhdGlvbnMiOltdLCJSZWZlcmVuY2VUeXBlIjoiSW50ZXJuZXREb2N1bWVudCIsIlNob3J0VGl0bGUiOiJBbiBvdmVydmlldyBvZiB0aGUgU1NMIDIwMTQiLCJTaG9ydFRpdGxlVXBkYXRlVHlwZSI6MCwiU291cmNlT2ZCaWJsaW9ncmFwaGljSW5mb3JtYXRpb24iOiJ3d3cuaWJtLmNvbSIsIlN0YXRpY0lkcyI6WyIyYzVkY2Q5NC00NGMxLTRmM2EtYTM3Zi05OWIwNDg1YWQwZGYiXSwiVGFibGVPZkNvbnRlbnRzQ29tcGxleGl0eSI6MCwiVGFibGVPZkNvbnRlbnRzU291cmNlVGV4dEZvcm1hdCI6MCwiVGFza3MiOltdLCJUaXRsZSI6IkFuIG92ZXJ2aWV3IG9mIHRoZSBTU0wgb3IgVExTIGhhbmRzaGFrZSIsIlRyYW5zbGF0b3JzIjpbXSwiWWVhciI6IjIwMTQiLCJZZWFyUmVzb2x2ZWQiOiIyMDE0IiwiQ3JlYXRlZEJ5IjoiX1NlYmFzdGlhbiBCaWxkYSIsIkNyZWF0ZWRPbiI6IjIwMjEtMDMtMDFUMjA6MDQ6NTNaIiwiTW9kaWZpZWRCeSI6Il9TZWJhc3RpYW4gQmlsZGEiLCJJZCI6IjU4MDE0M2VjLWQyMTMtNDMwMS1iYWY0LWUyMTZmNzlmYzZiMyIsIk1vZGlmaWVkT24iOiIyMDIxLTAzLTAxVDIxOjA0OjU1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MmQ0ODA1NmYtYTUzNi00MDNjLTg4NmMtMjZlNzg5YzE4NDRkIiwiVGV4dCI6IlsxXSIsIldBSVZlcnNpb24iOiI2LjQuMC4zNSJ9}</w:instrText>
          </w:r>
          <w:r>
            <w:rPr>
              <w:noProof/>
            </w:rPr>
            <w:fldChar w:fldCharType="separate"/>
          </w:r>
          <w:hyperlink w:anchor="_CTVL001580143ecd2134301baf4e216f79fc6b3" w:tooltip="2014. An overview of the SSL or TLS handshake. https://​www.ibm.com​/​support/​knowledgecenter/​en/​SSFKSJ_8.0.0/​com.ibm.mq.sec.doc/​q009930_.htm. Ac…" w:history="1">
            <w:r>
              <w:rPr>
                <w:noProof/>
              </w:rPr>
              <w:t>[1]</w:t>
            </w:r>
          </w:hyperlink>
          <w:r>
            <w:rPr>
              <w:noProof/>
            </w:rPr>
            <w:fldChar w:fldCharType="end"/>
          </w:r>
        </w:sdtContent>
      </w:sdt>
      <w:bookmarkEnd w:id="24"/>
    </w:p>
    <w:p w14:paraId="1403C8F8" w14:textId="1B2CB333" w:rsidR="009D13C7" w:rsidRPr="009D13C7" w:rsidRDefault="009D13C7" w:rsidP="009D13C7">
      <w:pPr>
        <w:pStyle w:val="berschrift3"/>
      </w:pPr>
      <w:bookmarkStart w:id="25" w:name="_Ref65657733"/>
      <w:r>
        <w:lastRenderedPageBreak/>
        <w:t xml:space="preserve">TLS </w:t>
      </w:r>
      <w:proofErr w:type="spellStart"/>
      <w:r>
        <w:t>Record</w:t>
      </w:r>
      <w:bookmarkEnd w:id="25"/>
      <w:proofErr w:type="spellEnd"/>
      <w:r>
        <w:t xml:space="preserve"> </w:t>
      </w:r>
    </w:p>
    <w:p w14:paraId="55DF8B6D" w14:textId="77777777" w:rsidR="00F06E59" w:rsidRDefault="00F06E59" w:rsidP="00F06E59">
      <w:pPr>
        <w:pStyle w:val="berschrift2"/>
      </w:pPr>
      <w:bookmarkStart w:id="26" w:name="_Toc65654373"/>
      <w:r>
        <w:t xml:space="preserve">Windows </w:t>
      </w:r>
      <w:proofErr w:type="spellStart"/>
      <w:r>
        <w:t>Certificate</w:t>
      </w:r>
      <w:proofErr w:type="spellEnd"/>
      <w:r>
        <w:t xml:space="preserve"> Trust Store</w:t>
      </w:r>
      <w:bookmarkEnd w:id="26"/>
    </w:p>
    <w:p w14:paraId="7BF4AA16" w14:textId="7CDA699E" w:rsidR="008F0A8A" w:rsidRDefault="00534237" w:rsidP="00011767">
      <w:pPr>
        <w:pStyle w:val="Text"/>
      </w:pPr>
      <w:r w:rsidRPr="00011767">
        <w:t xml:space="preserve">Der Windows Zertifikatsspeicher kann über die </w:t>
      </w:r>
      <w:proofErr w:type="spellStart"/>
      <w:r w:rsidRPr="00011767">
        <w:t>Zertifkatsverwaltung</w:t>
      </w:r>
      <w:proofErr w:type="spellEnd"/>
      <w:r w:rsidRPr="00011767">
        <w:t xml:space="preserve"> aufgerufen werden und dient zur Auflistung der Vertrauenswürdigen und nicht vertrauenswürdigen Zertifikate</w:t>
      </w:r>
      <w:r w:rsidR="00011767" w:rsidRPr="00011767">
        <w:t>.</w:t>
      </w:r>
      <w:r w:rsidRPr="00011767">
        <w:t xml:space="preserve"> Wie </w:t>
      </w:r>
      <w:r w:rsidR="00011767" w:rsidRPr="00011767">
        <w:t xml:space="preserve">aber </w:t>
      </w:r>
      <w:r w:rsidRPr="00011767">
        <w:t xml:space="preserve">Tom </w:t>
      </w:r>
      <w:proofErr w:type="spellStart"/>
      <w:r w:rsidRPr="00011767">
        <w:t>Aafloen</w:t>
      </w:r>
      <w:proofErr w:type="spellEnd"/>
      <w:r w:rsidRPr="00011767">
        <w:t xml:space="preserve"> in einem Blogbeitrag von Microsoft Security Solutions </w:t>
      </w:r>
      <w:sdt>
        <w:sdtPr>
          <w:alias w:val="To edit, see citavi.com/edit"/>
          <w:tag w:val="CitaviPlaceholder#503d22e1-a297-4cc8-b7d6-d2fd41aef5b4"/>
          <w:id w:val="-83998361"/>
          <w:placeholder>
            <w:docPart w:val="DefaultPlaceholder_-1854013440"/>
          </w:placeholder>
        </w:sdtPr>
        <w:sdtContent>
          <w:r w:rsidRPr="00011767">
            <w:fldChar w:fldCharType="begin"/>
          </w:r>
          <w:r w:rsidR="008E3F4D">
            <w:instrText>ADDIN CitaviPlaceholder{eyIkaWQiOiIxIiwiRW50cmllcyI6W3siJGlkIjoiMiIsIklkIjoiODNjNDZhZDEtMDRiNS00MDE1LThlYmUtZjBkM2ZiNGIwYjFiIiwiUmFuZ2VMZW5ndGgiOjM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TAzZDIyZTEtYTI5Ny00Y2M4LWI3ZDYtZDJmZDQxYWVmNWI0IiwiVGV4dCI6Ils0XSIsIldBSVZlcnNpb24iOiI2LjQuMC4zNSJ9}</w:instrText>
          </w:r>
          <w:r w:rsidRPr="00011767">
            <w:fldChar w:fldCharType="separate"/>
          </w:r>
          <w:hyperlink w:anchor="_CTVL0017c99aedcbcf44a1393d3676581811584" w:tooltip="Microsoft Security Solutions. 2013. Which Root CAs do you really trust? https://​mssec.wordpress.com​/​2013/​01/​31/​which-root-cas-do-you-really-trus…" w:history="1">
            <w:r w:rsidR="008E3F4D">
              <w:t>[4]</w:t>
            </w:r>
          </w:hyperlink>
          <w:r w:rsidRPr="00011767">
            <w:fldChar w:fldCharType="end"/>
          </w:r>
        </w:sdtContent>
      </w:sdt>
      <w:r w:rsidRPr="00011767">
        <w:t xml:space="preserve"> beschreibt wird in der Zertifikatsverwaltung von Windows nur ein </w:t>
      </w:r>
      <w:r w:rsidR="008F0A8A" w:rsidRPr="00011767">
        <w:t>Teil der Zertifikate</w:t>
      </w:r>
      <w:r w:rsidRPr="00011767">
        <w:t xml:space="preserve"> angezeigt</w:t>
      </w:r>
      <w:r w:rsidR="008F0A8A" w:rsidRPr="00011767">
        <w:t xml:space="preserve">, denen der User </w:t>
      </w:r>
      <w:r w:rsidRPr="00011767">
        <w:t>auch</w:t>
      </w:r>
      <w:r w:rsidR="008F0A8A" w:rsidRPr="00011767">
        <w:t xml:space="preserve"> vertraut. Anhand eines Beispiel</w:t>
      </w:r>
      <w:r w:rsidRPr="00011767">
        <w:t>s</w:t>
      </w:r>
      <w:r w:rsidR="00011767" w:rsidRPr="00011767">
        <w:t>, bei der er eine Website aufruft die aktuelle Jobs in Hong Kong zeigt,</w:t>
      </w:r>
      <w:r w:rsidR="008F0A8A" w:rsidRPr="00011767">
        <w:t xml:space="preserve"> verdeutlicht</w:t>
      </w:r>
      <w:r w:rsidRPr="00011767">
        <w:t xml:space="preserve"> er, dass falls eine Website von einer CA signiert wurde, die nicht in der lokalen Zertifikatsverwaltung enthalten ist, wird eine Verbindung zu Windows Update hergestellt, um zu </w:t>
      </w:r>
      <w:proofErr w:type="gramStart"/>
      <w:r w:rsidRPr="00011767">
        <w:t>prüfen</w:t>
      </w:r>
      <w:proofErr w:type="gramEnd"/>
      <w:r w:rsidRPr="00011767">
        <w:t xml:space="preserve"> ob es dort aufgeführt ist. Ist dies der Fall wird es dem lokalen Speicher hinzugefügt.</w:t>
      </w:r>
      <w:r w:rsidR="00586B1A">
        <w:t xml:space="preserve"> </w:t>
      </w:r>
      <w:proofErr w:type="spellStart"/>
      <w:r w:rsidR="00586B1A">
        <w:t>Aafloen</w:t>
      </w:r>
      <w:proofErr w:type="spellEnd"/>
      <w:r w:rsidR="00586B1A">
        <w:t xml:space="preserve"> betont </w:t>
      </w:r>
      <w:r w:rsidR="00D16BC5">
        <w:t>am Ende seines Beitrages, er wisse nicht, ob das „</w:t>
      </w:r>
      <w:proofErr w:type="gramStart"/>
      <w:r w:rsidR="00D16BC5">
        <w:t>verstecken</w:t>
      </w:r>
      <w:proofErr w:type="gramEnd"/>
      <w:r w:rsidR="00D16BC5">
        <w:t xml:space="preserve">“ der vertrauenswürdigen </w:t>
      </w:r>
      <w:proofErr w:type="spellStart"/>
      <w:r w:rsidR="00D16BC5">
        <w:t>CA’s</w:t>
      </w:r>
      <w:proofErr w:type="spellEnd"/>
      <w:r w:rsidR="00D16BC5">
        <w:t xml:space="preserve"> den Benutzern nicht einen falschen Eindruck über die Sicherheit oder Kontrolle gibt.</w:t>
      </w:r>
    </w:p>
    <w:p w14:paraId="742E17DB" w14:textId="77777777" w:rsidR="00D16BC5" w:rsidRPr="00011767" w:rsidRDefault="00D16BC5" w:rsidP="00011767">
      <w:pPr>
        <w:pStyle w:val="Text"/>
      </w:pPr>
      <w:r>
        <w:t>Es sollte zumindest jedem absolut klar sein, dass das, was in der Oberfläche der Zertifikatsverwaltung nur eine Teilmenge aller Zertifikate ist.</w:t>
      </w:r>
    </w:p>
    <w:p w14:paraId="27563528" w14:textId="77777777" w:rsidR="00F66FC2" w:rsidRPr="00011767" w:rsidRDefault="00F66FC2" w:rsidP="00011767">
      <w:pPr>
        <w:pStyle w:val="Text"/>
      </w:pPr>
      <w:r w:rsidRPr="00011767">
        <w:t xml:space="preserve">Ist es </w:t>
      </w:r>
      <w:proofErr w:type="gramStart"/>
      <w:r w:rsidRPr="00011767">
        <w:t>dann überhaupt</w:t>
      </w:r>
      <w:proofErr w:type="gramEnd"/>
      <w:r w:rsidRPr="00011767">
        <w:t xml:space="preserve">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 </w:t>
      </w:r>
    </w:p>
    <w:p w14:paraId="33EAB66C" w14:textId="77777777" w:rsidR="00B6007C" w:rsidRDefault="00C73715" w:rsidP="0004159B">
      <w:pPr>
        <w:pStyle w:val="berschrift1"/>
      </w:pPr>
      <w:bookmarkStart w:id="27" w:name="_Toc65654374"/>
      <w:r>
        <w:lastRenderedPageBreak/>
        <w:t>Hauptteil</w:t>
      </w:r>
      <w:bookmarkEnd w:id="27"/>
    </w:p>
    <w:p w14:paraId="4E652B7E" w14:textId="4F8D769F" w:rsidR="00BC6D6D" w:rsidRDefault="00BC6D6D" w:rsidP="00BE269A">
      <w:pPr>
        <w:pStyle w:val="Text"/>
      </w:pPr>
      <w:r>
        <w:t xml:space="preserve">Im ersten Abschnitt dieses Kapitels wird der Stand der Forschung erläutert, welche Möglichkeiten in </w:t>
      </w:r>
      <w:r w:rsidR="00C73715">
        <w:t>Frage</w:t>
      </w:r>
      <w:r>
        <w:t xml:space="preserve"> kommen können, um das Vertrauen in die Zertifizierungsstellen nicht völlig in deren Hände zu legen.</w:t>
      </w:r>
    </w:p>
    <w:p w14:paraId="5FC571C6" w14:textId="77777777" w:rsidR="00381090" w:rsidRDefault="00381090" w:rsidP="00381090">
      <w:pPr>
        <w:pStyle w:val="berschrift2"/>
      </w:pPr>
      <w:bookmarkStart w:id="28" w:name="_Toc65654375"/>
      <w:r w:rsidRPr="00E87CFE">
        <w:t>Stand</w:t>
      </w:r>
      <w:r>
        <w:t xml:space="preserve"> der Forschung</w:t>
      </w:r>
      <w:bookmarkEnd w:id="28"/>
    </w:p>
    <w:p w14:paraId="34AA92D8" w14:textId="77777777" w:rsidR="00381090" w:rsidRDefault="00381090" w:rsidP="00381090">
      <w:pPr>
        <w:pStyle w:val="Text"/>
      </w:pPr>
      <w:r>
        <w:t xml:space="preserve">Wie bereits oben kurz erläutert ist von </w:t>
      </w:r>
      <w:proofErr w:type="spellStart"/>
      <w:r>
        <w:t>Google’s</w:t>
      </w:r>
      <w:proofErr w:type="spellEnd"/>
      <w:r>
        <w:t xml:space="preserve"> </w:t>
      </w:r>
      <w:proofErr w:type="spellStart"/>
      <w:r>
        <w:t>Certificate</w:t>
      </w:r>
      <w:proofErr w:type="spellEnd"/>
      <w:r>
        <w:t xml:space="preserve"> </w:t>
      </w:r>
      <w:proofErr w:type="spellStart"/>
      <w:r>
        <w:t>Transperancy</w:t>
      </w:r>
      <w:proofErr w:type="spellEnd"/>
      <w:r>
        <w:t xml:space="preserve"> (CT) eine gute Alternative die Sicherheit basierend auf HTTPS und dem SSL/TLS Protokoll zu erhöhen. Der grundlegende Ansatz ist, dass jedes Ausgestellte Zertifikate an einen öffentlich zugänglichen Logserver gesendet wird, der die Zertifikate in einer Merkle-Baum-Datenstruktur abspeichert und diese somit fest verwurzelt sind. Ist nun ein Angreifer in Besitz eines gefälschten Zertifikates einer Domain gekommen das schon ein existierendes Zertifikat in den Logserver hat, kann daraufhin über den Wurzelknoten bestimmt </w:t>
      </w:r>
      <w:proofErr w:type="gramStart"/>
      <w:r>
        <w:t>werden</w:t>
      </w:r>
      <w:proofErr w:type="gramEnd"/>
      <w:r>
        <w:t xml:space="preserve"> ob dies das gleiche Zertifikat ist. Dennoch gibt es einige Aspekte zu beachten. CT funktioniert nur wenn auch auf der Website das </w:t>
      </w:r>
      <w:proofErr w:type="spellStart"/>
      <w:r>
        <w:t>Flag</w:t>
      </w:r>
      <w:proofErr w:type="spellEnd"/>
      <w:r>
        <w:t xml:space="preserve"> für den </w:t>
      </w:r>
      <w:proofErr w:type="spellStart"/>
      <w:r>
        <w:t>expect</w:t>
      </w:r>
      <w:proofErr w:type="spellEnd"/>
      <w:r>
        <w:t xml:space="preserve"> CT Header gesetzt ist und es ist nicht in allen Browsern implementiert (Mozilla beschreibt Performanceprobleme beim Einsatz von CT). </w:t>
      </w:r>
      <w:sdt>
        <w:sdtPr>
          <w:alias w:val="To edit, see citavi.com/edit"/>
          <w:tag w:val="CitaviPlaceholder#da90c17c-b9f4-4e59-a7d9-72abac2c8657"/>
          <w:id w:val="-603270171"/>
          <w:placeholder>
            <w:docPart w:val="815D29A47DBE4992B8DAAF33A7E254E7"/>
          </w:placeholder>
        </w:sdtPr>
        <w:sdtContent>
          <w:r>
            <w:rPr>
              <w:noProof/>
            </w:rPr>
            <w:fldChar w:fldCharType="begin"/>
          </w:r>
          <w:r>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JdIn1dfSwiVGFnIjoiQ2l0YXZpUGxhY2Vob2xkZXIjZGE5MGMxN2MtYjlmNC00ZTU5LWE3ZDktNzJhYmFjMmM4NjU3IiwiVGV4dCI6IlsyXSIsIldBSVZlcnNpb24iOiI2LjQuMC4zNSJ9}</w:instrText>
          </w:r>
          <w:r>
            <w:rPr>
              <w:noProof/>
            </w:rPr>
            <w:fldChar w:fldCharType="separate"/>
          </w:r>
          <w:hyperlink w:anchor="_CTVL00189262c0c9793494fb5aa41a90a440cea" w:tooltip="2020. Certificate Transparency. https://​www.certificate-transparency.org​/​. Accessed 7 July 2020." w:history="1">
            <w:r>
              <w:rPr>
                <w:noProof/>
              </w:rPr>
              <w:t>[2]</w:t>
            </w:r>
          </w:hyperlink>
          <w:r>
            <w:rPr>
              <w:noProof/>
            </w:rPr>
            <w:fldChar w:fldCharType="end"/>
          </w:r>
        </w:sdtContent>
      </w:sdt>
    </w:p>
    <w:p w14:paraId="0ED0411D" w14:textId="77777777" w:rsidR="00381090" w:rsidRDefault="00381090" w:rsidP="00381090">
      <w:pPr>
        <w:pStyle w:val="Text"/>
      </w:pPr>
      <w:r>
        <w:t xml:space="preserve">Perl, Fahl et al. 2014 </w:t>
      </w:r>
      <w:sdt>
        <w:sdtPr>
          <w:alias w:val="To edit, see citavi.com/edit"/>
          <w:tag w:val="CitaviPlaceholder#eae3eb58-6f19-4fb1-b06d-557d47b9317e"/>
          <w:id w:val="-1988240953"/>
          <w:placeholder>
            <w:docPart w:val="C10BBA68E49640D487FB30144190951C"/>
          </w:placeholder>
        </w:sdtPr>
        <w:sdtContent>
          <w:r>
            <w:rPr>
              <w:noProof/>
            </w:rPr>
            <w:fldChar w:fldCharType="begin"/>
          </w:r>
          <w:r>
            <w:rPr>
              <w:noProof/>
            </w:rPr>
            <w:instrText>ADDIN CitaviPlaceholder{eyIkaWQiOiIxIiwiRW50cmllcyI6W3siJGlkIjoiMiIsIklkIjoiZGY4MjcyMWEtOTFhOC00ZjMzLWFiMTAtOWRkNjFiOGUyMWY2IiwiUmFuZ2VMZW5ndGgiOjM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ZdIn1dfSwiVGFnIjoiQ2l0YXZpUGxhY2Vob2xkZXIjZWFlM2ViNTgtNmYxOS00ZmIxLWIwNmQtNTU3ZDQ3YjkzMTdlIiwiVGV4dCI6Ils2XSIsIldBSVZlcnNpb24iOiI2LjQuMC4zNSJ9}</w:instrText>
          </w:r>
          <w:r>
            <w:rPr>
              <w:noProof/>
            </w:rPr>
            <w:fldChar w:fldCharType="separate"/>
          </w:r>
          <w:hyperlink w:anchor="_CTVL0013aaf6c163c024423ac9d58b71c58140f" w:tooltip="Perl, H., Fahl, S., and Smith, M. 2014. You Won’t Be Needing These Any More: On Removing Unused Certificates from Trust Stores. In Financial Cryptogra…" w:history="1">
            <w:r>
              <w:rPr>
                <w:noProof/>
              </w:rPr>
              <w:t>[6]</w:t>
            </w:r>
          </w:hyperlink>
          <w:r>
            <w:rPr>
              <w:noProof/>
            </w:rPr>
            <w:fldChar w:fldCharType="end"/>
          </w:r>
        </w:sdtContent>
      </w:sdt>
      <w:r>
        <w:t xml:space="preserve"> analysierten auf einen internetweiten Datensatz von 48 Millionen HTTPS-Zertifikaten gestützt und diese mit Trust Stores aller großen Browser- und Betriebssystemhersteller verglichen. Dabei konnten Sie 140 CA-Zertifikate identifizieren, die in zwölf Trust Stores aller wichtigen Plattformen enthalten sind und niemals zum Signieren von Zertifikaten verwendet werden, die in HTTPS eingesetzt werden. Basierend auf diesen Erkenntnissen wird vorgeschlagen diese CA-Zertifikate zu entfernen oder einzuschränken.</w:t>
      </w:r>
    </w:p>
    <w:p w14:paraId="665EA470" w14:textId="77777777" w:rsidR="00381090" w:rsidRPr="002A039C" w:rsidRDefault="00381090" w:rsidP="00381090">
      <w:pPr>
        <w:pStyle w:val="Text"/>
      </w:pPr>
      <w:r>
        <w:t xml:space="preserve">In dieser Arbeit soll es aber um die </w:t>
      </w:r>
      <w:proofErr w:type="spellStart"/>
      <w:r>
        <w:t>feingranularere</w:t>
      </w:r>
      <w:proofErr w:type="spellEnd"/>
      <w:r>
        <w:t xml:space="preserve"> Einstellung eines einzelnen </w:t>
      </w:r>
      <w:proofErr w:type="spellStart"/>
      <w:proofErr w:type="gramStart"/>
      <w:r>
        <w:t>PC’s</w:t>
      </w:r>
      <w:proofErr w:type="spellEnd"/>
      <w:proofErr w:type="gramEnd"/>
      <w:r>
        <w:t xml:space="preserve"> und den Endbenutzer gehen, bei denen sich in jedem Fall noch weitere Einschränkungen treffen lassen können, sollten als in einem großen Universitätsnetzwerk.</w:t>
      </w:r>
    </w:p>
    <w:p w14:paraId="1A426DF2" w14:textId="77777777" w:rsidR="00670B34" w:rsidRDefault="00B6007C" w:rsidP="0004159B">
      <w:pPr>
        <w:pStyle w:val="berschrift2"/>
      </w:pPr>
      <w:bookmarkStart w:id="29" w:name="_Toc65654376"/>
      <w:r>
        <w:t>Methodik/Vorgehensweise</w:t>
      </w:r>
      <w:bookmarkEnd w:id="29"/>
    </w:p>
    <w:p w14:paraId="7A842ACA" w14:textId="468CB2C6" w:rsidR="00DC74FA" w:rsidRDefault="00DC74FA" w:rsidP="00DC74FA">
      <w:pPr>
        <w:pStyle w:val="Text"/>
      </w:pPr>
      <w:r>
        <w:t xml:space="preserve">Die Datenerhebung findet mittels eines </w:t>
      </w:r>
      <w:proofErr w:type="spellStart"/>
      <w:r>
        <w:t>Fritzbox</w:t>
      </w:r>
      <w:proofErr w:type="spellEnd"/>
      <w:r>
        <w:t xml:space="preserve"> </w:t>
      </w:r>
      <w:r w:rsidR="00E30814">
        <w:t>R</w:t>
      </w:r>
      <w:r>
        <w:t xml:space="preserve">outer statt. Dieser ist in der Lage den Netzwerkverkehr mitzuschneiden. Der Netzwerkmitschnitt wird einmal über eine Woche </w:t>
      </w:r>
      <w:r>
        <w:lastRenderedPageBreak/>
        <w:t xml:space="preserve">lang mitgeschnitten und für die Evaluation dann nochmalig eine Woche. Da es sich in dieser Thesis auf ein Hausnetzwerk beschränkt reicht diese Menge an Netzwerkverkehr. </w:t>
      </w:r>
    </w:p>
    <w:p w14:paraId="6E7031FF" w14:textId="064FDF0A" w:rsidR="00DC74FA" w:rsidRDefault="00DC74FA" w:rsidP="00DC74FA">
      <w:pPr>
        <w:pStyle w:val="Text"/>
      </w:pPr>
      <w:r>
        <w:t>Zwei Ansätze der Implementierung</w:t>
      </w:r>
    </w:p>
    <w:p w14:paraId="32DA514D" w14:textId="1B837D38" w:rsidR="00DC74FA" w:rsidRDefault="00DC74FA" w:rsidP="00DC74FA">
      <w:pPr>
        <w:pStyle w:val="Text"/>
        <w:numPr>
          <w:ilvl w:val="0"/>
          <w:numId w:val="40"/>
        </w:numPr>
      </w:pPr>
      <w:r>
        <w:t xml:space="preserve">C/C++ =&gt; Benötigte Bibliotheken: </w:t>
      </w:r>
      <w:proofErr w:type="spellStart"/>
      <w:r>
        <w:t>Pcapplusplus</w:t>
      </w:r>
      <w:proofErr w:type="spellEnd"/>
      <w:r>
        <w:t xml:space="preserve">, </w:t>
      </w:r>
      <w:proofErr w:type="spellStart"/>
      <w:r>
        <w:t>Matplotplusplus</w:t>
      </w:r>
      <w:proofErr w:type="spellEnd"/>
      <w:r>
        <w:t xml:space="preserve">, </w:t>
      </w:r>
      <w:proofErr w:type="spellStart"/>
      <w:r>
        <w:t>openssl</w:t>
      </w:r>
      <w:proofErr w:type="spellEnd"/>
      <w:r>
        <w:t xml:space="preserve">, </w:t>
      </w:r>
      <w:proofErr w:type="spellStart"/>
      <w:r>
        <w:t>pthreads</w:t>
      </w:r>
      <w:proofErr w:type="spellEnd"/>
      <w:r>
        <w:t xml:space="preserve">. Versuch das Programm in der </w:t>
      </w:r>
      <w:proofErr w:type="spellStart"/>
      <w:r>
        <w:t>Programiersprache</w:t>
      </w:r>
      <w:proofErr w:type="spellEnd"/>
      <w:r>
        <w:t xml:space="preserve"> C/C++ zu schreiben. Das </w:t>
      </w:r>
      <w:proofErr w:type="spellStart"/>
      <w:r>
        <w:t>Reassemblen</w:t>
      </w:r>
      <w:proofErr w:type="spellEnd"/>
      <w:r>
        <w:t xml:space="preserve"> der TCP Stream ist hier ein bisschen schwierig. Für die Implementierung werden die Bibliotheken „</w:t>
      </w:r>
      <w:proofErr w:type="spellStart"/>
      <w:r>
        <w:t>pcap</w:t>
      </w:r>
      <w:proofErr w:type="spellEnd"/>
      <w:r>
        <w:t>“ und „</w:t>
      </w:r>
      <w:proofErr w:type="spellStart"/>
      <w:r>
        <w:t>openssl</w:t>
      </w:r>
      <w:proofErr w:type="spellEnd"/>
      <w:r>
        <w:t xml:space="preserve">“ verwendet. Für erstere gibt es einen Wrapper für C++, das PcapPlusPlus Projekt </w:t>
      </w:r>
      <w:sdt>
        <w:sdtPr>
          <w:alias w:val="To edit, see citavi.com/edit"/>
          <w:tag w:val="CitaviPlaceholder#d793673b-da37-4f3f-b5e6-e82ea5f50ccc"/>
          <w:id w:val="307208928"/>
          <w:placeholder>
            <w:docPart w:val="71EEAA3BC4CF40F38CE3EBAD1C115F90"/>
          </w:placeholder>
        </w:sdtPr>
        <w:sdtContent>
          <w:r>
            <w:rPr>
              <w:noProof/>
            </w:rPr>
            <w:fldChar w:fldCharType="begin"/>
          </w:r>
          <w:r w:rsidR="008E3F4D">
            <w:rPr>
              <w:noProof/>
            </w:rPr>
            <w:instrText>ADDIN CitaviPlaceholder{eyIkaWQiOiIxIiwiRW50cmllcyI6W3siJGlkIjoiMiIsIklkIjoiMGZiYTk1NGQtZjAwZC00YzMxLTk3OTEtN2MxNDUwZGFhYTViIiwiUmFuZ2VMZW5ndGgiOjM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NV0ifV19LCJUYWciOiJDaXRhdmlQbGFjZWhvbGRlciNkNzkzNjczYi1kYTM3LTRmM2YtYjVlNi1lODJlYTVmNTBjY2MiLCJUZXh0IjoiWzVdIiwiV0FJVmVyc2lvbiI6IjYuNC4wLjM1In0=}</w:instrText>
          </w:r>
          <w:r>
            <w:rPr>
              <w:noProof/>
            </w:rPr>
            <w:fldChar w:fldCharType="separate"/>
          </w:r>
          <w:hyperlink w:anchor="_CTVL0010e6234adcf88411baf750b7d038802a0" w:tooltip="2020. PcapPlusPlus - a multiplatform C++ library for capturing, parsing and crafting of network packets. https://​pcapplusplus.github.io​/​. Accessed …" w:history="1">
            <w:r w:rsidR="008E3F4D">
              <w:rPr>
                <w:noProof/>
              </w:rPr>
              <w:t>[5]</w:t>
            </w:r>
          </w:hyperlink>
          <w:r>
            <w:rPr>
              <w:noProof/>
            </w:rPr>
            <w:fldChar w:fldCharType="end"/>
          </w:r>
        </w:sdtContent>
      </w:sdt>
      <w:r>
        <w:t>. Somit kann Objektorientiert und modular entwickelt werden, was die Erweiterbarkeit und Wartbarkeit steigern.</w:t>
      </w:r>
    </w:p>
    <w:p w14:paraId="2CC7C69E" w14:textId="77777777" w:rsidR="00DC74FA" w:rsidRDefault="00DC74FA" w:rsidP="00DC74FA">
      <w:pPr>
        <w:pStyle w:val="Grundtext"/>
        <w:numPr>
          <w:ilvl w:val="0"/>
          <w:numId w:val="40"/>
        </w:numPr>
        <w:tabs>
          <w:tab w:val="left" w:pos="2925"/>
        </w:tabs>
      </w:pPr>
      <w:r>
        <w:t xml:space="preserve">Python =&gt; Benötigte Abhängigkeiten: </w:t>
      </w:r>
      <w:proofErr w:type="spellStart"/>
      <w:r>
        <w:t>dpkt</w:t>
      </w:r>
      <w:proofErr w:type="spellEnd"/>
      <w:r>
        <w:t xml:space="preserve">, </w:t>
      </w:r>
      <w:proofErr w:type="spellStart"/>
      <w:r>
        <w:t>netifaces</w:t>
      </w:r>
      <w:proofErr w:type="spellEnd"/>
      <w:r>
        <w:t xml:space="preserve">, </w:t>
      </w:r>
      <w:proofErr w:type="spellStart"/>
      <w:r>
        <w:t>treelib</w:t>
      </w:r>
      <w:proofErr w:type="spellEnd"/>
      <w:r>
        <w:t xml:space="preserve">, </w:t>
      </w:r>
      <w:proofErr w:type="spellStart"/>
      <w:r>
        <w:t>cryptography</w:t>
      </w:r>
      <w:proofErr w:type="spellEnd"/>
      <w:r>
        <w:t xml:space="preserve">, bs4, </w:t>
      </w:r>
      <w:proofErr w:type="spellStart"/>
      <w:r>
        <w:t>requests</w:t>
      </w:r>
      <w:proofErr w:type="spellEnd"/>
      <w:r>
        <w:t xml:space="preserve">, </w:t>
      </w:r>
      <w:proofErr w:type="spellStart"/>
      <w:r>
        <w:t>coloredlogs</w:t>
      </w:r>
      <w:proofErr w:type="spellEnd"/>
      <w:r>
        <w:t xml:space="preserve">, </w:t>
      </w:r>
      <w:proofErr w:type="spellStart"/>
      <w:r>
        <w:t>pcapy</w:t>
      </w:r>
      <w:proofErr w:type="spellEnd"/>
      <w:r>
        <w:t xml:space="preserve">, </w:t>
      </w:r>
      <w:proofErr w:type="spellStart"/>
      <w:r>
        <w:t>matplotlib</w:t>
      </w:r>
      <w:proofErr w:type="spellEnd"/>
      <w:r>
        <w:t xml:space="preserve">, </w:t>
      </w:r>
      <w:proofErr w:type="spellStart"/>
      <w:r>
        <w:t>numpy</w:t>
      </w:r>
      <w:proofErr w:type="spellEnd"/>
      <w:r>
        <w:t xml:space="preserve">. In Python existiert bereits von </w:t>
      </w:r>
      <w:proofErr w:type="spellStart"/>
      <w:r>
        <w:t>PeterMosman</w:t>
      </w:r>
      <w:proofErr w:type="spellEnd"/>
      <w:r>
        <w:t xml:space="preserve"> ein </w:t>
      </w:r>
      <w:proofErr w:type="spellStart"/>
      <w:r>
        <w:t>tls</w:t>
      </w:r>
      <w:proofErr w:type="spellEnd"/>
      <w:r>
        <w:t xml:space="preserve"> </w:t>
      </w:r>
      <w:proofErr w:type="spellStart"/>
      <w:r>
        <w:t>protocol</w:t>
      </w:r>
      <w:proofErr w:type="spellEnd"/>
      <w:r>
        <w:t xml:space="preserve"> </w:t>
      </w:r>
      <w:proofErr w:type="spellStart"/>
      <w:r>
        <w:t>analyzer</w:t>
      </w:r>
      <w:proofErr w:type="spellEnd"/>
      <w:r>
        <w:t xml:space="preserve">, den ich auf meine </w:t>
      </w:r>
      <w:proofErr w:type="spellStart"/>
      <w:r>
        <w:t>bedürfnisse</w:t>
      </w:r>
      <w:proofErr w:type="spellEnd"/>
      <w:r>
        <w:t xml:space="preserve"> angepasst habe und daraufhin das Extrahieren und Parsen der Zertifikatsketten in die jeweiligen Datenstrukturen. </w:t>
      </w:r>
    </w:p>
    <w:p w14:paraId="55804656" w14:textId="153F177E" w:rsidR="00DC74FA" w:rsidRDefault="00DC74FA" w:rsidP="00DC74FA">
      <w:pPr>
        <w:pStyle w:val="Grundtext"/>
      </w:pPr>
      <w:r>
        <w:t xml:space="preserve">Entscheidung für die Programmiersprache Python, da es sich mit dieser leichter umsetzten lässt und die Erweiterbarkeit und Lesbarkeit des Codes </w:t>
      </w:r>
      <w:r w:rsidR="00E30814">
        <w:t>besser ist.</w:t>
      </w:r>
    </w:p>
    <w:p w14:paraId="14F97001" w14:textId="77777777" w:rsidR="001051B9" w:rsidRPr="00D721A9" w:rsidRDefault="001051B9" w:rsidP="00BE269A">
      <w:pPr>
        <w:pStyle w:val="Text"/>
      </w:pPr>
      <w:r>
        <w:t>Struktur für eine Aufstellung einer Zertifizierungsstellenkette, um einen graphischen Eindruck von dieser zu erhalten. Des Weiteren soll eine graphische Aufbereitung aller Zertifikatsketten inklusiv den intermediaten Zertifikaten als „</w:t>
      </w:r>
      <w:r w:rsidRPr="00D721A9">
        <w:t>Baum</w:t>
      </w:r>
      <w:r>
        <w:t>“ dargestellt werden.</w:t>
      </w:r>
    </w:p>
    <w:p w14:paraId="61A5288F" w14:textId="77777777" w:rsidR="001051B9" w:rsidRDefault="001051B9" w:rsidP="00BE269A">
      <w:pPr>
        <w:pStyle w:val="Text"/>
      </w:pPr>
      <w:r>
        <w:t>Um die Überflüssigen Zertifizierungsstellen in den Systemen zu entfernen (verschieben), wird ein Skript erstellt, das diese feingranulare Einstellung automatisiert übernommen werden kann.</w:t>
      </w:r>
    </w:p>
    <w:p w14:paraId="1811E5E5" w14:textId="77777777" w:rsidR="001051B9" w:rsidRDefault="001051B9" w:rsidP="00BE269A">
      <w:pPr>
        <w:pStyle w:val="Text"/>
      </w:pPr>
      <w:r>
        <w:t>Zur Evaluierung soll am Ende überprüft werden, ob die feingranulare Einstellung der Zertifizierungsstellen ohne Einschränkungen des Endbenutzers stattfindet, d. h. es wird erneut über einen Zeitraum von 2 Wochen mittels dem Raspberry PI ein Mitschnitt des Netzwerkverkehrs erstellt und daraufhin ausgewertet.</w:t>
      </w:r>
    </w:p>
    <w:p w14:paraId="01AD43E8" w14:textId="2AE67755" w:rsidR="009B096B" w:rsidRDefault="00B6007C" w:rsidP="0004159B">
      <w:pPr>
        <w:pStyle w:val="berschrift2"/>
      </w:pPr>
      <w:bookmarkStart w:id="30" w:name="_Toc65654377"/>
      <w:r>
        <w:lastRenderedPageBreak/>
        <w:t>Implementierung</w:t>
      </w:r>
      <w:bookmarkEnd w:id="30"/>
    </w:p>
    <w:p w14:paraId="4A4F8968" w14:textId="5155EB7E" w:rsidR="00367A97" w:rsidRDefault="00367A97" w:rsidP="00367A97">
      <w:pPr>
        <w:pStyle w:val="berschrift3"/>
      </w:pPr>
      <w:bookmarkStart w:id="31" w:name="_Toc65654378"/>
      <w:r>
        <w:t>Anforderungsanalyse</w:t>
      </w:r>
      <w:bookmarkEnd w:id="31"/>
    </w:p>
    <w:p w14:paraId="68574627" w14:textId="3BC30C50" w:rsidR="00367A97" w:rsidRDefault="00367A97" w:rsidP="00367A97">
      <w:pPr>
        <w:pStyle w:val="Listenabsatz"/>
        <w:numPr>
          <w:ilvl w:val="0"/>
          <w:numId w:val="41"/>
        </w:numPr>
      </w:pPr>
      <w:r>
        <w:t>Die Zertifikate der Root Zertifizierungsstellen sollen in das Programm eingelesen werden.</w:t>
      </w:r>
    </w:p>
    <w:p w14:paraId="772B2B2B" w14:textId="104C81BF" w:rsidR="00367A97" w:rsidRDefault="00367A97" w:rsidP="00367A97">
      <w:pPr>
        <w:pStyle w:val="Listenabsatz"/>
        <w:numPr>
          <w:ilvl w:val="0"/>
          <w:numId w:val="41"/>
        </w:numPr>
      </w:pPr>
      <w:r>
        <w:t xml:space="preserve">Das Programm soll über Argumenten Parameter entweder eine </w:t>
      </w:r>
      <w:proofErr w:type="spellStart"/>
      <w:r>
        <w:t>Pcap</w:t>
      </w:r>
      <w:proofErr w:type="spellEnd"/>
      <w:r>
        <w:t>-datei erhalten oder eine Netzwerkadresse, an der das Programm dann in Echtzeit den Netzwerkverkehr mitschneiden kann.</w:t>
      </w:r>
    </w:p>
    <w:p w14:paraId="4E240B21" w14:textId="4F454D4F" w:rsidR="00367A97" w:rsidRDefault="00367A97" w:rsidP="00367A97">
      <w:pPr>
        <w:pStyle w:val="Listenabsatz"/>
        <w:numPr>
          <w:ilvl w:val="0"/>
          <w:numId w:val="41"/>
        </w:numPr>
      </w:pPr>
      <w:r>
        <w:t>In beiden Fällen von zwei (Datei/Netzwerkadresse) sollen dann die TLS-Handshake Nachrichten extrahiert werden (-&gt; inspiriert/angelehnt an Peter Moosmann GitHub)</w:t>
      </w:r>
    </w:p>
    <w:p w14:paraId="667CCF3E" w14:textId="22E4F646" w:rsidR="00367A97" w:rsidRDefault="00367A97" w:rsidP="00367A97">
      <w:pPr>
        <w:pStyle w:val="Listenabsatz"/>
        <w:numPr>
          <w:ilvl w:val="0"/>
          <w:numId w:val="41"/>
        </w:numPr>
      </w:pPr>
      <w:r>
        <w:t>Im Verlauf des Programms werden dann die Zertifikatsnachrichten expliziert inspiziert und das jeweilige Root Zertifikat gesucht.</w:t>
      </w:r>
    </w:p>
    <w:p w14:paraId="44C8A3CF" w14:textId="6E079E3A" w:rsidR="00C7049D" w:rsidRDefault="00C7049D" w:rsidP="00C7049D">
      <w:pPr>
        <w:pStyle w:val="berschrift3"/>
      </w:pPr>
      <w:bookmarkStart w:id="32" w:name="_Toc65654379"/>
      <w:r>
        <w:t>Aufbau und Struktur</w:t>
      </w:r>
      <w:bookmarkEnd w:id="32"/>
    </w:p>
    <w:p w14:paraId="0910CB7D" w14:textId="77777777" w:rsidR="00C7049D" w:rsidRDefault="00C7049D" w:rsidP="00C7049D">
      <w:pPr>
        <w:pStyle w:val="Text"/>
      </w:pPr>
      <w:r>
        <w:t xml:space="preserve">Des Weiteren muss zu Beginn ein Prototyp einer C/C++ Anwendung implementiert werden, der bestimmte Teilbereiche aus dem Netzwerkverkehr extrahiert und in eine Form bringt, um statistische Auswertungen möglich zu machen. Die Implementierung soll alle TLS Handshake Pakete finden und daraus die Zertifikate extrahieren. Da das TLS Protokoll auf Basis der TCP Protokoll übertragen wird, muss ein </w:t>
      </w:r>
      <w:proofErr w:type="spellStart"/>
      <w:r>
        <w:t>Reassemblen</w:t>
      </w:r>
      <w:proofErr w:type="spellEnd"/>
      <w:r>
        <w:t xml:space="preserve"> der Pakete sichergestellt werden. Die Struktur der Daten wird wie folgt aufgebaut:</w:t>
      </w:r>
    </w:p>
    <w:p w14:paraId="00055923" w14:textId="30E8CFD5" w:rsidR="00C7049D" w:rsidRDefault="00C7049D" w:rsidP="00C7049D">
      <w:r>
        <w:rPr>
          <w:noProof/>
        </w:rPr>
        <w:lastRenderedPageBreak/>
        <w:drawing>
          <wp:inline distT="0" distB="0" distL="0" distR="0" wp14:anchorId="38C71C9C" wp14:editId="5A66B2DE">
            <wp:extent cx="5400675" cy="3576320"/>
            <wp:effectExtent l="0" t="0" r="9525"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a:extLst>
                        <a:ext uri="{28A0092B-C50C-407E-A947-70E740481C1C}">
                          <a14:useLocalDpi xmlns:a14="http://schemas.microsoft.com/office/drawing/2010/main" val="0"/>
                        </a:ext>
                      </a:extLst>
                    </a:blip>
                    <a:stretch>
                      <a:fillRect/>
                    </a:stretch>
                  </pic:blipFill>
                  <pic:spPr>
                    <a:xfrm>
                      <a:off x="0" y="0"/>
                      <a:ext cx="5400675" cy="3576320"/>
                    </a:xfrm>
                    <a:prstGeom prst="rect">
                      <a:avLst/>
                    </a:prstGeom>
                  </pic:spPr>
                </pic:pic>
              </a:graphicData>
            </a:graphic>
          </wp:inline>
        </w:drawing>
      </w:r>
    </w:p>
    <w:p w14:paraId="6E79E868" w14:textId="79992A0A" w:rsidR="00C7049D" w:rsidRPr="00367A97" w:rsidRDefault="00381090" w:rsidP="00381090">
      <w:pPr>
        <w:pStyle w:val="berschrift3"/>
      </w:pPr>
      <w:bookmarkStart w:id="33" w:name="_Toc65654380"/>
      <w:r>
        <w:t>Probleme bei der Implementierung?</w:t>
      </w:r>
      <w:bookmarkEnd w:id="33"/>
    </w:p>
    <w:p w14:paraId="63117D77" w14:textId="7E0B909D" w:rsidR="00B6007C" w:rsidRDefault="00B6007C" w:rsidP="0004159B">
      <w:pPr>
        <w:pStyle w:val="berschrift2"/>
      </w:pPr>
      <w:bookmarkStart w:id="34" w:name="_Toc65654381"/>
      <w:r>
        <w:t>Ergebnisse</w:t>
      </w:r>
      <w:bookmarkEnd w:id="34"/>
    </w:p>
    <w:p w14:paraId="7BDE96C7" w14:textId="78DED580" w:rsidR="00425FE5" w:rsidRPr="001051B9" w:rsidRDefault="00425FE5" w:rsidP="00425FE5">
      <w:r>
        <w:t xml:space="preserve">Bei der Analyse von </w:t>
      </w:r>
      <w:proofErr w:type="spellStart"/>
      <w:r>
        <w:t>Pcap</w:t>
      </w:r>
      <w:proofErr w:type="spellEnd"/>
      <w:r>
        <w:t xml:space="preserve"> Dateien kann es vorkommen das manche Webseiten noch mit einem älteren Root CA Zertifikat signiert wurden und manche schon mit einer neuen Version. Als Beispiel hier </w:t>
      </w:r>
      <w:proofErr w:type="spellStart"/>
      <w:r>
        <w:t>USERTrust</w:t>
      </w:r>
      <w:proofErr w:type="spellEnd"/>
      <w:r>
        <w:t xml:space="preserve"> RSA </w:t>
      </w:r>
      <w:proofErr w:type="spellStart"/>
      <w:r>
        <w:t>Certification</w:t>
      </w:r>
      <w:proofErr w:type="spellEnd"/>
      <w:r>
        <w:t xml:space="preserve"> Authority in der </w:t>
      </w:r>
      <w:proofErr w:type="spellStart"/>
      <w:proofErr w:type="gramStart"/>
      <w:r>
        <w:t>fritzbox.pcap</w:t>
      </w:r>
      <w:proofErr w:type="spellEnd"/>
      <w:proofErr w:type="gramEnd"/>
      <w:r>
        <w:t xml:space="preserve"> Datei. </w:t>
      </w:r>
    </w:p>
    <w:p w14:paraId="1CB7D930" w14:textId="77777777" w:rsidR="00425FE5" w:rsidRPr="00425FE5" w:rsidRDefault="00425FE5" w:rsidP="00425FE5"/>
    <w:p w14:paraId="0A4767C0" w14:textId="77777777" w:rsidR="00DC74FA" w:rsidRDefault="00DC74FA" w:rsidP="00DC74FA">
      <w:pPr>
        <w:pStyle w:val="Text"/>
      </w:pPr>
      <w:r>
        <w:t>Für die statistische Auswertungen sollen folgende Fragen beantwortet werden:</w:t>
      </w:r>
    </w:p>
    <w:p w14:paraId="7063F8D4" w14:textId="77777777" w:rsidR="00DC74FA" w:rsidRDefault="00DC74FA" w:rsidP="00DC74FA">
      <w:pPr>
        <w:pStyle w:val="Text"/>
      </w:pPr>
      <w:r>
        <w:t>Werden alle hinterlegten Zertifizierungsstellen verwendet? Wie viele davon werden verwendet?</w:t>
      </w:r>
    </w:p>
    <w:p w14:paraId="7BA30BCA" w14:textId="6E4BE53C" w:rsidR="00C7049D" w:rsidRDefault="00C7049D" w:rsidP="00DC74FA">
      <w:pPr>
        <w:pStyle w:val="Text"/>
      </w:pPr>
      <w:r>
        <w:rPr>
          <w:noProof/>
        </w:rPr>
        <w:lastRenderedPageBreak/>
        <w:drawing>
          <wp:inline distT="0" distB="0" distL="0" distR="0" wp14:anchorId="70A63358" wp14:editId="46ED3331">
            <wp:extent cx="5400675" cy="18002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1800225"/>
                    </a:xfrm>
                    <a:prstGeom prst="rect">
                      <a:avLst/>
                    </a:prstGeom>
                  </pic:spPr>
                </pic:pic>
              </a:graphicData>
            </a:graphic>
          </wp:inline>
        </w:drawing>
      </w:r>
    </w:p>
    <w:p w14:paraId="32AB506C" w14:textId="082242B6" w:rsidR="00DC74FA" w:rsidRDefault="00DC74FA" w:rsidP="00DC74FA">
      <w:pPr>
        <w:pStyle w:val="Text"/>
      </w:pPr>
      <w:r>
        <w:t xml:space="preserve">Auf welche Zeit konvergiert die Anzahl der </w:t>
      </w:r>
      <w:proofErr w:type="spellStart"/>
      <w:proofErr w:type="gramStart"/>
      <w:r>
        <w:t>CA’s</w:t>
      </w:r>
      <w:proofErr w:type="spellEnd"/>
      <w:proofErr w:type="gramEnd"/>
      <w:r>
        <w:t>?</w:t>
      </w:r>
    </w:p>
    <w:p w14:paraId="2565E968" w14:textId="18B7C617" w:rsidR="00C7049D" w:rsidRDefault="00C7049D" w:rsidP="00DC74FA">
      <w:pPr>
        <w:pStyle w:val="Text"/>
      </w:pPr>
      <w:r>
        <w:rPr>
          <w:noProof/>
        </w:rPr>
        <w:drawing>
          <wp:inline distT="0" distB="0" distL="0" distR="0" wp14:anchorId="5D3721FE" wp14:editId="25253356">
            <wp:extent cx="5400675" cy="3044190"/>
            <wp:effectExtent l="0" t="0" r="952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4EF8427B" w14:textId="24D92B94" w:rsidR="00C7049D" w:rsidRDefault="00C7049D" w:rsidP="00DC74FA">
      <w:pPr>
        <w:pStyle w:val="Text"/>
      </w:pPr>
      <w:r>
        <w:t xml:space="preserve">Welche </w:t>
      </w:r>
      <w:proofErr w:type="spellStart"/>
      <w:r>
        <w:t>CipherSuites</w:t>
      </w:r>
      <w:proofErr w:type="spellEnd"/>
      <w:r>
        <w:t xml:space="preserve"> verwenden die meisten Server?</w:t>
      </w:r>
    </w:p>
    <w:p w14:paraId="3A699BD1" w14:textId="7FD23B50" w:rsidR="00C7049D" w:rsidRDefault="00C7049D" w:rsidP="00DC74FA">
      <w:pPr>
        <w:pStyle w:val="Text"/>
      </w:pPr>
      <w:r>
        <w:rPr>
          <w:noProof/>
        </w:rPr>
        <w:lastRenderedPageBreak/>
        <w:drawing>
          <wp:inline distT="0" distB="0" distL="0" distR="0" wp14:anchorId="3F3A776E" wp14:editId="229BA76C">
            <wp:extent cx="5400675" cy="3044190"/>
            <wp:effectExtent l="0" t="0" r="9525"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7DB0DCF8" w14:textId="67CCFCE4" w:rsidR="00694EF9" w:rsidRDefault="00694EF9" w:rsidP="001051B9">
      <w:r>
        <w:t xml:space="preserve">Welche angesurften </w:t>
      </w:r>
      <w:r w:rsidR="002B35E1">
        <w:t>Seiten</w:t>
      </w:r>
      <w:r>
        <w:t xml:space="preserve"> waren dabei die kein Zertifikat enthalten haben? Und wie viele?</w:t>
      </w:r>
    </w:p>
    <w:p w14:paraId="3E0EB53C" w14:textId="4CE13CC7" w:rsidR="00C7049D" w:rsidRDefault="00C7049D" w:rsidP="00C7049D">
      <w:pPr>
        <w:pStyle w:val="Text"/>
      </w:pPr>
      <w:r>
        <w:t>Gibt es Springer in den Domains (Wechsel der Server)?</w:t>
      </w:r>
    </w:p>
    <w:p w14:paraId="051A018B" w14:textId="77777777" w:rsidR="00BE269A" w:rsidRDefault="005E3033" w:rsidP="001051B9">
      <w:r>
        <w:t xml:space="preserve">Was war die Frage der Thesis? </w:t>
      </w:r>
    </w:p>
    <w:p w14:paraId="1B5ED387" w14:textId="1FE59FC9" w:rsidR="00425FE5" w:rsidRDefault="005E3033" w:rsidP="001051B9">
      <w:r>
        <w:t>Wie wurde sie beantwortet? Was sind die konkreten Erkenntnisse aus den verschiedenen Statistiken?</w:t>
      </w:r>
    </w:p>
    <w:p w14:paraId="664F5692" w14:textId="77777777" w:rsidR="005E3033" w:rsidRDefault="005E3033" w:rsidP="001051B9">
      <w:r>
        <w:t>Welche neuen Fragen gibt es?</w:t>
      </w:r>
    </w:p>
    <w:p w14:paraId="33A8ADF1" w14:textId="77777777" w:rsidR="00E87CFE" w:rsidRDefault="00E87CFE" w:rsidP="0004159B">
      <w:pPr>
        <w:pStyle w:val="berschrift1"/>
      </w:pPr>
      <w:bookmarkStart w:id="35" w:name="_Toc65654382"/>
      <w:r>
        <w:lastRenderedPageBreak/>
        <w:t>Fazit</w:t>
      </w:r>
      <w:bookmarkEnd w:id="35"/>
    </w:p>
    <w:p w14:paraId="6925B304" w14:textId="77777777" w:rsidR="001051B9" w:rsidRDefault="00EE758B" w:rsidP="00EE758B">
      <w:pPr>
        <w:pStyle w:val="berschrift2"/>
      </w:pPr>
      <w:bookmarkStart w:id="36" w:name="_Toc65654383"/>
      <w:r>
        <w:t>Zusammenfassung</w:t>
      </w:r>
      <w:bookmarkEnd w:id="36"/>
    </w:p>
    <w:p w14:paraId="665190B2" w14:textId="77777777" w:rsidR="00EE758B" w:rsidRDefault="00EE758B" w:rsidP="00EE758B">
      <w:pPr>
        <w:pStyle w:val="berschrift2"/>
      </w:pPr>
      <w:bookmarkStart w:id="37" w:name="_Toc65654384"/>
      <w:r>
        <w:t>Reflexion</w:t>
      </w:r>
      <w:bookmarkEnd w:id="37"/>
    </w:p>
    <w:p w14:paraId="6228DA3F" w14:textId="77777777" w:rsidR="00EE758B" w:rsidRPr="001051B9" w:rsidRDefault="00EE758B" w:rsidP="00EE758B">
      <w:pPr>
        <w:pStyle w:val="berschrift2"/>
      </w:pPr>
      <w:bookmarkStart w:id="38" w:name="_Toc65654385"/>
      <w:r>
        <w:t>Ausblick</w:t>
      </w:r>
      <w:bookmarkEnd w:id="38"/>
    </w:p>
    <w:p w14:paraId="54499E11" w14:textId="77777777" w:rsidR="001051B9" w:rsidRDefault="001051B9" w:rsidP="001051B9">
      <w:pPr>
        <w:pStyle w:val="Verzeichnisse"/>
      </w:pPr>
      <w:bookmarkStart w:id="39" w:name="_Toc65654386"/>
      <w:r>
        <w:lastRenderedPageBreak/>
        <w:t>Literaturverzeichnis</w:t>
      </w:r>
      <w:bookmarkEnd w:id="39"/>
    </w:p>
    <w:sdt>
      <w:sdtPr>
        <w:tag w:val="CitaviBibliography"/>
        <w:id w:val="-772860454"/>
        <w:placeholder>
          <w:docPart w:val="6BA72AAE3B174463A904365810FBB7AF"/>
        </w:placeholder>
      </w:sdtPr>
      <w:sdtContent>
        <w:p w14:paraId="7956875A" w14:textId="77777777" w:rsidR="008E3F4D" w:rsidRPr="00E30814" w:rsidRDefault="001051B9" w:rsidP="008E3F4D">
          <w:pPr>
            <w:pStyle w:val="CitaviBibliographyEntry"/>
            <w:rPr>
              <w:lang w:val="en-US"/>
            </w:rPr>
          </w:pPr>
          <w:r>
            <w:fldChar w:fldCharType="begin"/>
          </w:r>
          <w:r w:rsidRPr="00E30814">
            <w:rPr>
              <w:lang w:val="en-US"/>
            </w:rPr>
            <w:instrText>ADDIN CitaviBibliography</w:instrText>
          </w:r>
          <w:r>
            <w:fldChar w:fldCharType="separate"/>
          </w:r>
          <w:r w:rsidR="008E3F4D" w:rsidRPr="00E30814">
            <w:rPr>
              <w:lang w:val="en-US"/>
            </w:rPr>
            <w:t>[1]</w:t>
          </w:r>
          <w:r w:rsidR="008E3F4D" w:rsidRPr="00E30814">
            <w:rPr>
              <w:lang w:val="en-US"/>
            </w:rPr>
            <w:tab/>
          </w:r>
          <w:bookmarkStart w:id="40" w:name="_CTVL001580143ecd2134301baf4e216f79fc6b3"/>
          <w:r w:rsidR="008E3F4D" w:rsidRPr="00E30814">
            <w:rPr>
              <w:lang w:val="en-US"/>
            </w:rPr>
            <w:t>2014.</w:t>
          </w:r>
          <w:bookmarkEnd w:id="40"/>
          <w:r w:rsidR="008E3F4D" w:rsidRPr="00E30814">
            <w:rPr>
              <w:lang w:val="en-US"/>
            </w:rPr>
            <w:t xml:space="preserve"> </w:t>
          </w:r>
          <w:r w:rsidR="008E3F4D" w:rsidRPr="00E30814">
            <w:rPr>
              <w:i/>
              <w:lang w:val="en-US"/>
            </w:rPr>
            <w:t>An overview of the SSL or TLS handshake</w:t>
          </w:r>
          <w:r w:rsidR="008E3F4D" w:rsidRPr="00E30814">
            <w:rPr>
              <w:lang w:val="en-US"/>
            </w:rPr>
            <w:t>. https://​www.ibm.com​/​support/​knowledgecenter/​en/​SSFKSJ_8.0.0/​com.ibm.mq.sec.doc/​q009930_.htm. Accessed 1 March 2021.</w:t>
          </w:r>
        </w:p>
        <w:p w14:paraId="41FF1115" w14:textId="77777777" w:rsidR="008E3F4D" w:rsidRPr="00E30814" w:rsidRDefault="008E3F4D" w:rsidP="008E3F4D">
          <w:pPr>
            <w:pStyle w:val="CitaviBibliographyEntry"/>
            <w:rPr>
              <w:lang w:val="en-US"/>
            </w:rPr>
          </w:pPr>
          <w:r w:rsidRPr="00E30814">
            <w:rPr>
              <w:lang w:val="en-US"/>
            </w:rPr>
            <w:t>[2]</w:t>
          </w:r>
          <w:r w:rsidRPr="00E30814">
            <w:rPr>
              <w:lang w:val="en-US"/>
            </w:rPr>
            <w:tab/>
          </w:r>
          <w:bookmarkStart w:id="41" w:name="_CTVL00189262c0c9793494fb5aa41a90a440cea"/>
          <w:r w:rsidRPr="00E30814">
            <w:rPr>
              <w:lang w:val="en-US"/>
            </w:rPr>
            <w:t>2020.</w:t>
          </w:r>
          <w:bookmarkEnd w:id="41"/>
          <w:r w:rsidRPr="00E30814">
            <w:rPr>
              <w:lang w:val="en-US"/>
            </w:rPr>
            <w:t xml:space="preserve"> </w:t>
          </w:r>
          <w:r w:rsidRPr="00E30814">
            <w:rPr>
              <w:i/>
              <w:lang w:val="en-US"/>
            </w:rPr>
            <w:t>Certificate Transparency</w:t>
          </w:r>
          <w:r w:rsidRPr="00E30814">
            <w:rPr>
              <w:lang w:val="en-US"/>
            </w:rPr>
            <w:t>. https://​www.certificate-transparency.org​/​. Accessed 7 July 2020.</w:t>
          </w:r>
        </w:p>
        <w:p w14:paraId="0395702C" w14:textId="77777777" w:rsidR="008E3F4D" w:rsidRDefault="008E3F4D" w:rsidP="008E3F4D">
          <w:pPr>
            <w:pStyle w:val="CitaviBibliographyEntry"/>
          </w:pPr>
          <w:r w:rsidRPr="00E30814">
            <w:rPr>
              <w:lang w:val="en-US"/>
            </w:rPr>
            <w:t>[3]</w:t>
          </w:r>
          <w:r w:rsidRPr="00E30814">
            <w:rPr>
              <w:lang w:val="en-US"/>
            </w:rPr>
            <w:tab/>
          </w:r>
          <w:bookmarkStart w:id="42" w:name="_CTVL001db152e864b5f482587a8c80e6c73c7c7"/>
          <w:proofErr w:type="spellStart"/>
          <w:r w:rsidRPr="00E30814">
            <w:rPr>
              <w:lang w:val="en-US"/>
            </w:rPr>
            <w:t>Kloep</w:t>
          </w:r>
          <w:proofErr w:type="spellEnd"/>
          <w:r w:rsidRPr="00E30814">
            <w:rPr>
              <w:lang w:val="en-US"/>
            </w:rPr>
            <w:t>, P. 2020.</w:t>
          </w:r>
          <w:bookmarkEnd w:id="42"/>
          <w:r w:rsidRPr="00E30814">
            <w:rPr>
              <w:lang w:val="en-US"/>
            </w:rPr>
            <w:t xml:space="preserve"> </w:t>
          </w:r>
          <w:r w:rsidRPr="00E30814">
            <w:rPr>
              <w:i/>
              <w:lang w:val="en-US"/>
            </w:rPr>
            <w:t>PKI und CA in Windows-</w:t>
          </w:r>
          <w:proofErr w:type="spellStart"/>
          <w:r w:rsidRPr="00E30814">
            <w:rPr>
              <w:i/>
              <w:lang w:val="en-US"/>
            </w:rPr>
            <w:t>Netzwerken</w:t>
          </w:r>
          <w:proofErr w:type="spellEnd"/>
          <w:r w:rsidRPr="00E30814">
            <w:rPr>
              <w:lang w:val="en-US"/>
            </w:rPr>
            <w:t xml:space="preserve">. </w:t>
          </w:r>
          <w:r w:rsidRPr="008E3F4D">
            <w:rPr>
              <w:i/>
            </w:rPr>
            <w:t>Das umfassende Handbuch</w:t>
          </w:r>
          <w:r w:rsidRPr="008E3F4D">
            <w:t>. Rheinwerk Computing.</w:t>
          </w:r>
        </w:p>
        <w:p w14:paraId="55657137" w14:textId="77777777" w:rsidR="008E3F4D" w:rsidRPr="00E30814" w:rsidRDefault="008E3F4D" w:rsidP="008E3F4D">
          <w:pPr>
            <w:pStyle w:val="CitaviBibliographyEntry"/>
            <w:rPr>
              <w:lang w:val="en-US"/>
            </w:rPr>
          </w:pPr>
          <w:r w:rsidRPr="00E30814">
            <w:rPr>
              <w:lang w:val="en-US"/>
            </w:rPr>
            <w:t>[4]</w:t>
          </w:r>
          <w:r w:rsidRPr="00E30814">
            <w:rPr>
              <w:lang w:val="en-US"/>
            </w:rPr>
            <w:tab/>
          </w:r>
          <w:bookmarkStart w:id="43" w:name="_CTVL0017c99aedcbcf44a1393d3676581811584"/>
          <w:r w:rsidRPr="00E30814">
            <w:rPr>
              <w:lang w:val="en-US"/>
            </w:rPr>
            <w:t>Microsoft Security Solutions. 2013.</w:t>
          </w:r>
          <w:bookmarkEnd w:id="43"/>
          <w:r w:rsidRPr="00E30814">
            <w:rPr>
              <w:lang w:val="en-US"/>
            </w:rPr>
            <w:t xml:space="preserve"> </w:t>
          </w:r>
          <w:r w:rsidRPr="00E30814">
            <w:rPr>
              <w:i/>
              <w:lang w:val="en-US"/>
            </w:rPr>
            <w:t>Which Root CAs do you really trust?</w:t>
          </w:r>
          <w:r w:rsidRPr="00E30814">
            <w:rPr>
              <w:lang w:val="en-US"/>
            </w:rPr>
            <w:t xml:space="preserve"> https://​mssec.wordpress.com​/​2013/​01/​31/​which-root-cas-do-you-really-trust/​. Accessed 29 December 2020.</w:t>
          </w:r>
        </w:p>
        <w:p w14:paraId="57779B60" w14:textId="77777777" w:rsidR="008E3F4D" w:rsidRPr="00E30814" w:rsidRDefault="008E3F4D" w:rsidP="008E3F4D">
          <w:pPr>
            <w:pStyle w:val="CitaviBibliographyEntry"/>
            <w:rPr>
              <w:lang w:val="en-US"/>
            </w:rPr>
          </w:pPr>
          <w:r w:rsidRPr="00E30814">
            <w:rPr>
              <w:lang w:val="en-US"/>
            </w:rPr>
            <w:t>[5]</w:t>
          </w:r>
          <w:r w:rsidRPr="00E30814">
            <w:rPr>
              <w:lang w:val="en-US"/>
            </w:rPr>
            <w:tab/>
          </w:r>
          <w:bookmarkStart w:id="44" w:name="_CTVL0010e6234adcf88411baf750b7d038802a0"/>
          <w:r w:rsidRPr="00E30814">
            <w:rPr>
              <w:lang w:val="en-US"/>
            </w:rPr>
            <w:t>2020.</w:t>
          </w:r>
          <w:bookmarkEnd w:id="44"/>
          <w:r w:rsidRPr="00E30814">
            <w:rPr>
              <w:lang w:val="en-US"/>
            </w:rPr>
            <w:t xml:space="preserve"> </w:t>
          </w:r>
          <w:proofErr w:type="spellStart"/>
          <w:r w:rsidRPr="00E30814">
            <w:rPr>
              <w:i/>
              <w:lang w:val="en-US"/>
            </w:rPr>
            <w:t>PcapPlusPlus</w:t>
          </w:r>
          <w:proofErr w:type="spellEnd"/>
          <w:r w:rsidRPr="00E30814">
            <w:rPr>
              <w:i/>
              <w:lang w:val="en-US"/>
            </w:rPr>
            <w:t xml:space="preserve"> - a multiplatform C++ library for capturing, parsing and crafting of network packets</w:t>
          </w:r>
          <w:r w:rsidRPr="00E30814">
            <w:rPr>
              <w:lang w:val="en-US"/>
            </w:rPr>
            <w:t>. https://​pcapplusplus.github.io​/​. Accessed 7 July 2020.</w:t>
          </w:r>
        </w:p>
        <w:p w14:paraId="50322393" w14:textId="77777777" w:rsidR="008E3F4D" w:rsidRDefault="008E3F4D" w:rsidP="008E3F4D">
          <w:pPr>
            <w:pStyle w:val="CitaviBibliographyEntry"/>
          </w:pPr>
          <w:r w:rsidRPr="00E30814">
            <w:rPr>
              <w:lang w:val="en-US"/>
            </w:rPr>
            <w:t>[6]</w:t>
          </w:r>
          <w:r w:rsidRPr="00E30814">
            <w:rPr>
              <w:lang w:val="en-US"/>
            </w:rPr>
            <w:tab/>
          </w:r>
          <w:bookmarkStart w:id="45" w:name="_CTVL0013aaf6c163c024423ac9d58b71c58140f"/>
          <w:r w:rsidRPr="00E30814">
            <w:rPr>
              <w:lang w:val="en-US"/>
            </w:rPr>
            <w:t xml:space="preserve">Perl, H., </w:t>
          </w:r>
          <w:proofErr w:type="spellStart"/>
          <w:r w:rsidRPr="00E30814">
            <w:rPr>
              <w:lang w:val="en-US"/>
            </w:rPr>
            <w:t>Fahl</w:t>
          </w:r>
          <w:proofErr w:type="spellEnd"/>
          <w:r w:rsidRPr="00E30814">
            <w:rPr>
              <w:lang w:val="en-US"/>
            </w:rPr>
            <w:t xml:space="preserve">, S., and Smith, M. 2014. You Won’t Be Needing These </w:t>
          </w:r>
          <w:proofErr w:type="gramStart"/>
          <w:r w:rsidRPr="00E30814">
            <w:rPr>
              <w:lang w:val="en-US"/>
            </w:rPr>
            <w:t>Any More</w:t>
          </w:r>
          <w:proofErr w:type="gramEnd"/>
          <w:r w:rsidRPr="00E30814">
            <w:rPr>
              <w:lang w:val="en-US"/>
            </w:rPr>
            <w:t xml:space="preserve">: On Removing Unused Certificates from Trust Stores. </w:t>
          </w:r>
          <w:r>
            <w:t>In</w:t>
          </w:r>
          <w:bookmarkEnd w:id="45"/>
          <w:r>
            <w:t xml:space="preserve"> </w:t>
          </w:r>
          <w:r w:rsidRPr="008E3F4D">
            <w:rPr>
              <w:i/>
            </w:rPr>
            <w:t xml:space="preserve">Financial </w:t>
          </w:r>
          <w:proofErr w:type="spellStart"/>
          <w:r w:rsidRPr="008E3F4D">
            <w:rPr>
              <w:i/>
            </w:rPr>
            <w:t>Cryptography</w:t>
          </w:r>
          <w:proofErr w:type="spellEnd"/>
          <w:r w:rsidRPr="008E3F4D">
            <w:rPr>
              <w:i/>
            </w:rPr>
            <w:t xml:space="preserve"> and Data Security</w:t>
          </w:r>
          <w:r w:rsidRPr="008E3F4D">
            <w:t>. Springer Berlin Heidelberg, Berlin, Heidelberg, 307–315.</w:t>
          </w:r>
        </w:p>
        <w:p w14:paraId="140B5B39" w14:textId="71DA3BF2" w:rsidR="001051B9" w:rsidRDefault="008E3F4D" w:rsidP="008E3F4D">
          <w:pPr>
            <w:pStyle w:val="CitaviBibliographyEntry"/>
          </w:pPr>
          <w:r>
            <w:t>[7]</w:t>
          </w:r>
          <w:r>
            <w:tab/>
          </w:r>
          <w:bookmarkStart w:id="46" w:name="_CTVL001a9e10fb7d9594e71b898e2b4aa8c84d6"/>
          <w:r>
            <w:t>2021.</w:t>
          </w:r>
          <w:bookmarkEnd w:id="46"/>
          <w:r>
            <w:t xml:space="preserve"> </w:t>
          </w:r>
          <w:r w:rsidRPr="008E3F4D">
            <w:rPr>
              <w:i/>
            </w:rPr>
            <w:t>Referenzmodelle und Protokolle der Netzwerktechnologie - InfoTip Kompendium</w:t>
          </w:r>
          <w:r w:rsidRPr="008E3F4D">
            <w:t>. https://​kompendium.infotip.de​/​netzwerktechnologie2-referenzmodelle-und-protokolle.html. Accessed 1 March 2021.</w:t>
          </w:r>
          <w:r w:rsidR="001051B9">
            <w:fldChar w:fldCharType="end"/>
          </w:r>
        </w:p>
      </w:sdtContent>
    </w:sdt>
    <w:p w14:paraId="12B74552" w14:textId="77777777" w:rsidR="00E04A4E" w:rsidRDefault="00E04A4E">
      <w:pPr>
        <w:rPr>
          <w:rStyle w:val="Grundzfett"/>
          <w:b w:val="0"/>
        </w:rPr>
      </w:pPr>
    </w:p>
    <w:p w14:paraId="1BEB0354" w14:textId="77777777" w:rsidR="00EF2D74" w:rsidRDefault="00EF2D74" w:rsidP="001051B9">
      <w:pPr>
        <w:pStyle w:val="Verzeichnisse"/>
        <w:rPr>
          <w:rStyle w:val="Grundzfett"/>
          <w:b/>
        </w:rPr>
      </w:pPr>
      <w:bookmarkStart w:id="47" w:name="_Toc65654387"/>
      <w:r>
        <w:rPr>
          <w:rStyle w:val="Grundzfett"/>
          <w:b/>
        </w:rPr>
        <w:lastRenderedPageBreak/>
        <w:t>Abbildungsverzeichnis</w:t>
      </w:r>
      <w:bookmarkEnd w:id="47"/>
    </w:p>
    <w:p w14:paraId="0F39D5B7" w14:textId="393FF949" w:rsidR="00227A71" w:rsidRDefault="00E04A4E">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Abbildung" </w:instrText>
      </w:r>
      <w:r>
        <w:rPr>
          <w:rStyle w:val="Grundzfett"/>
          <w:b w:val="0"/>
        </w:rPr>
        <w:fldChar w:fldCharType="separate"/>
      </w:r>
      <w:hyperlink w:anchor="_Toc65650106" w:history="1">
        <w:r w:rsidR="00227A71" w:rsidRPr="00DB41F0">
          <w:rPr>
            <w:rStyle w:val="Hyperlink"/>
            <w:noProof/>
          </w:rPr>
          <w:t>Abbildung 1: ISO-OSI-Modell.jpg [7</w:t>
        </w:r>
        <w:r w:rsidR="00227A71" w:rsidRPr="00DB41F0">
          <w:rPr>
            <w:rStyle w:val="Hyperlink"/>
            <w:noProof/>
          </w:rPr>
          <w:t>]</w:t>
        </w:r>
        <w:r w:rsidR="00227A71">
          <w:rPr>
            <w:noProof/>
            <w:webHidden/>
          </w:rPr>
          <w:tab/>
        </w:r>
        <w:r w:rsidR="00227A71">
          <w:rPr>
            <w:noProof/>
            <w:webHidden/>
          </w:rPr>
          <w:fldChar w:fldCharType="begin"/>
        </w:r>
        <w:r w:rsidR="00227A71">
          <w:rPr>
            <w:noProof/>
            <w:webHidden/>
          </w:rPr>
          <w:instrText xml:space="preserve"> PAGEREF _Toc65650106 \h </w:instrText>
        </w:r>
        <w:r w:rsidR="00227A71">
          <w:rPr>
            <w:noProof/>
            <w:webHidden/>
          </w:rPr>
        </w:r>
        <w:r w:rsidR="00227A71">
          <w:rPr>
            <w:noProof/>
            <w:webHidden/>
          </w:rPr>
          <w:fldChar w:fldCharType="separate"/>
        </w:r>
        <w:r w:rsidR="00227A71">
          <w:rPr>
            <w:noProof/>
            <w:webHidden/>
          </w:rPr>
          <w:t>- 13 -</w:t>
        </w:r>
        <w:r w:rsidR="00227A71">
          <w:rPr>
            <w:noProof/>
            <w:webHidden/>
          </w:rPr>
          <w:fldChar w:fldCharType="end"/>
        </w:r>
      </w:hyperlink>
    </w:p>
    <w:p w14:paraId="38C88561" w14:textId="3D65B35A" w:rsidR="00227A71" w:rsidRDefault="00227A71">
      <w:pPr>
        <w:pStyle w:val="Abbildungsverzeichnis"/>
        <w:rPr>
          <w:rFonts w:asciiTheme="minorHAnsi" w:eastAsiaTheme="minorEastAsia" w:hAnsiTheme="minorHAnsi" w:cstheme="minorBidi"/>
          <w:noProof/>
          <w:sz w:val="22"/>
          <w:szCs w:val="22"/>
        </w:rPr>
      </w:pPr>
      <w:hyperlink w:anchor="_Toc65650107" w:history="1">
        <w:r w:rsidRPr="00DB41F0">
          <w:rPr>
            <w:rStyle w:val="Hyperlink"/>
            <w:noProof/>
          </w:rPr>
          <w:t>Abbildung 2: TLS Hanshake.jpg [1]</w:t>
        </w:r>
        <w:r>
          <w:rPr>
            <w:noProof/>
            <w:webHidden/>
          </w:rPr>
          <w:tab/>
        </w:r>
        <w:r>
          <w:rPr>
            <w:noProof/>
            <w:webHidden/>
          </w:rPr>
          <w:fldChar w:fldCharType="begin"/>
        </w:r>
        <w:r>
          <w:rPr>
            <w:noProof/>
            <w:webHidden/>
          </w:rPr>
          <w:instrText xml:space="preserve"> PAGEREF _Toc65650107 \h </w:instrText>
        </w:r>
        <w:r>
          <w:rPr>
            <w:noProof/>
            <w:webHidden/>
          </w:rPr>
        </w:r>
        <w:r>
          <w:rPr>
            <w:noProof/>
            <w:webHidden/>
          </w:rPr>
          <w:fldChar w:fldCharType="separate"/>
        </w:r>
        <w:r>
          <w:rPr>
            <w:noProof/>
            <w:webHidden/>
          </w:rPr>
          <w:t>- 14 -</w:t>
        </w:r>
        <w:r>
          <w:rPr>
            <w:noProof/>
            <w:webHidden/>
          </w:rPr>
          <w:fldChar w:fldCharType="end"/>
        </w:r>
      </w:hyperlink>
    </w:p>
    <w:p w14:paraId="21EB6B42" w14:textId="7FB1A10B" w:rsidR="00E04A4E" w:rsidRDefault="00E04A4E" w:rsidP="00794931">
      <w:pPr>
        <w:pStyle w:val="CitaviBibliographyEntry"/>
        <w:rPr>
          <w:rStyle w:val="Grundzfett"/>
          <w:b w:val="0"/>
        </w:rPr>
      </w:pPr>
      <w:r>
        <w:rPr>
          <w:rStyle w:val="Grundzfett"/>
          <w:b w:val="0"/>
        </w:rPr>
        <w:fldChar w:fldCharType="end"/>
      </w:r>
    </w:p>
    <w:p w14:paraId="5F7E903A" w14:textId="77777777" w:rsidR="00E04A4E" w:rsidRDefault="00E04A4E">
      <w:pPr>
        <w:rPr>
          <w:rStyle w:val="Grundzfett"/>
          <w:b w:val="0"/>
        </w:rPr>
      </w:pPr>
    </w:p>
    <w:p w14:paraId="156FE554" w14:textId="77777777" w:rsidR="00EF2D74" w:rsidRDefault="00EF2D74" w:rsidP="001051B9">
      <w:pPr>
        <w:pStyle w:val="Verzeichnisse"/>
        <w:rPr>
          <w:rStyle w:val="Grundzfett"/>
          <w:b/>
        </w:rPr>
      </w:pPr>
      <w:bookmarkStart w:id="48" w:name="_Toc65654388"/>
      <w:r>
        <w:rPr>
          <w:rStyle w:val="Grundzfett"/>
          <w:b/>
        </w:rPr>
        <w:lastRenderedPageBreak/>
        <w:t>Listingverzeichnis</w:t>
      </w:r>
      <w:bookmarkEnd w:id="48"/>
    </w:p>
    <w:p w14:paraId="00BD7C58" w14:textId="77777777" w:rsidR="00EF2D74" w:rsidRDefault="00EF2D74">
      <w:pPr>
        <w:rPr>
          <w:rStyle w:val="Grundzfett"/>
          <w:b w:val="0"/>
        </w:rPr>
      </w:pPr>
    </w:p>
    <w:p w14:paraId="0057F19F" w14:textId="77777777" w:rsidR="00E04A4E" w:rsidRDefault="00EF2D74" w:rsidP="001051B9">
      <w:pPr>
        <w:pStyle w:val="Verzeichnisse"/>
        <w:rPr>
          <w:rStyle w:val="Grundzfett"/>
          <w:b/>
        </w:rPr>
      </w:pPr>
      <w:bookmarkStart w:id="49" w:name="_Toc65654389"/>
      <w:r>
        <w:rPr>
          <w:rStyle w:val="Grundzfett"/>
          <w:b/>
        </w:rPr>
        <w:lastRenderedPageBreak/>
        <w:t>Anhang</w:t>
      </w:r>
      <w:bookmarkEnd w:id="49"/>
    </w:p>
    <w:p w14:paraId="48DD1656" w14:textId="77777777" w:rsidR="00204104" w:rsidRDefault="00204104" w:rsidP="00204104">
      <w:pPr>
        <w:pStyle w:val="Grundtext"/>
      </w:pPr>
    </w:p>
    <w:p w14:paraId="64AEC1B5" w14:textId="77777777" w:rsidR="00192D55" w:rsidRDefault="00192D55" w:rsidP="00192D55">
      <w:pPr>
        <w:pStyle w:val="CitaviBibliographyEntry"/>
      </w:pPr>
    </w:p>
    <w:p w14:paraId="1F4A36BD" w14:textId="77777777" w:rsidR="001051B9" w:rsidRDefault="001051B9" w:rsidP="001051B9">
      <w:pPr>
        <w:pStyle w:val="CitaviBibliographyEntry"/>
      </w:pPr>
    </w:p>
    <w:p w14:paraId="7D22BF68" w14:textId="77777777" w:rsidR="00192D55" w:rsidRDefault="00192D55" w:rsidP="00192D55"/>
    <w:p w14:paraId="3915F550" w14:textId="77777777" w:rsidR="00B6007C" w:rsidRDefault="00B6007C" w:rsidP="00B6007C">
      <w:pPr>
        <w:pStyle w:val="CitaviBibliographyEntry"/>
      </w:pPr>
    </w:p>
    <w:p w14:paraId="1A70D3B5" w14:textId="77777777" w:rsidR="00B6007C" w:rsidRDefault="00B6007C" w:rsidP="00B6007C"/>
    <w:p w14:paraId="757691D4" w14:textId="77777777" w:rsidR="001051B9" w:rsidRPr="00204104" w:rsidRDefault="001051B9" w:rsidP="001051B9"/>
    <w:sectPr w:rsidR="001051B9" w:rsidRPr="00204104" w:rsidSect="00040854">
      <w:headerReference w:type="even" r:id="rId19"/>
      <w:footerReference w:type="even" r:id="rId20"/>
      <w:footerReference w:type="default" r:id="rId21"/>
      <w:type w:val="continuous"/>
      <w:pgSz w:w="11907" w:h="16840" w:code="9"/>
      <w:pgMar w:top="1701" w:right="1701" w:bottom="1418" w:left="1701" w:header="720" w:footer="720" w:gutter="0"/>
      <w:pgNumType w:fmt="numberInDash"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8B8DF5" w14:textId="77777777" w:rsidR="00B647C8" w:rsidRDefault="00B647C8">
      <w:r>
        <w:separator/>
      </w:r>
    </w:p>
    <w:p w14:paraId="15D1C786" w14:textId="77777777" w:rsidR="00B647C8" w:rsidRDefault="00B647C8"/>
  </w:endnote>
  <w:endnote w:type="continuationSeparator" w:id="0">
    <w:p w14:paraId="4F31ACDB" w14:textId="77777777" w:rsidR="00B647C8" w:rsidRDefault="00B647C8">
      <w:r>
        <w:continuationSeparator/>
      </w:r>
    </w:p>
    <w:p w14:paraId="3FC13689" w14:textId="77777777" w:rsidR="00B647C8" w:rsidRDefault="00B647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E30814" w:rsidRDefault="00E30814">
    <w:pPr>
      <w:pStyle w:val="Fuzeile"/>
    </w:pPr>
  </w:p>
  <w:p w14:paraId="39124BCB" w14:textId="77777777" w:rsidR="00E30814" w:rsidRDefault="00E308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98365"/>
      <w:docPartObj>
        <w:docPartGallery w:val="Page Numbers (Bottom of Page)"/>
        <w:docPartUnique/>
      </w:docPartObj>
    </w:sdtPr>
    <w:sdtContent>
      <w:p w14:paraId="28152B5C" w14:textId="77777777" w:rsidR="00E30814" w:rsidRDefault="00E30814">
        <w:pPr>
          <w:pStyle w:val="Fuzeile"/>
          <w:jc w:val="right"/>
        </w:pPr>
        <w:r>
          <w:fldChar w:fldCharType="begin"/>
        </w:r>
        <w:r>
          <w:instrText>PAGE   \* MERGEFORMAT</w:instrText>
        </w:r>
        <w:r>
          <w:fldChar w:fldCharType="separate"/>
        </w:r>
        <w:r>
          <w:t>2</w:t>
        </w:r>
        <w:r>
          <w:fldChar w:fldCharType="end"/>
        </w:r>
      </w:p>
    </w:sdtContent>
  </w:sdt>
  <w:p w14:paraId="4F2D3D2A" w14:textId="77777777" w:rsidR="00E30814" w:rsidRDefault="00E308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B1752A" w14:textId="77777777" w:rsidR="00B647C8" w:rsidRDefault="00B647C8">
      <w:r>
        <w:separator/>
      </w:r>
    </w:p>
    <w:p w14:paraId="1BE8DA66" w14:textId="77777777" w:rsidR="00B647C8" w:rsidRDefault="00B647C8"/>
  </w:footnote>
  <w:footnote w:type="continuationSeparator" w:id="0">
    <w:p w14:paraId="17C6030F" w14:textId="77777777" w:rsidR="00B647C8" w:rsidRDefault="00B647C8">
      <w:r>
        <w:continuationSeparator/>
      </w:r>
    </w:p>
    <w:p w14:paraId="22701983" w14:textId="77777777" w:rsidR="00B647C8" w:rsidRDefault="00B647C8"/>
  </w:footnote>
  <w:footnote w:type="continuationNotice" w:id="1">
    <w:p w14:paraId="39295A37" w14:textId="77777777" w:rsidR="00B647C8" w:rsidRDefault="00B647C8">
      <w:r>
        <w:t>…</w:t>
      </w:r>
    </w:p>
    <w:p w14:paraId="0276BF69" w14:textId="77777777" w:rsidR="00B647C8" w:rsidRDefault="00B647C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E30814" w:rsidRDefault="00E30814">
    <w:pPr>
      <w:pStyle w:val="Kopfzeile"/>
    </w:pPr>
  </w:p>
  <w:p w14:paraId="179D2472" w14:textId="77777777" w:rsidR="00E30814" w:rsidRDefault="00E308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0497323E"/>
    <w:multiLevelType w:val="hybridMultilevel"/>
    <w:tmpl w:val="488C8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65922ED"/>
    <w:multiLevelType w:val="hybridMultilevel"/>
    <w:tmpl w:val="34D653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75D1E33"/>
    <w:multiLevelType w:val="hybridMultilevel"/>
    <w:tmpl w:val="6FDA7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BBF469D"/>
    <w:multiLevelType w:val="hybridMultilevel"/>
    <w:tmpl w:val="75687F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251D23"/>
    <w:multiLevelType w:val="hybridMultilevel"/>
    <w:tmpl w:val="11648B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3F37461"/>
    <w:multiLevelType w:val="hybridMultilevel"/>
    <w:tmpl w:val="FF10B3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67072A6"/>
    <w:multiLevelType w:val="hybridMultilevel"/>
    <w:tmpl w:val="F20EA7B2"/>
    <w:lvl w:ilvl="0" w:tplc="325C64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E73995"/>
    <w:multiLevelType w:val="hybridMultilevel"/>
    <w:tmpl w:val="66E6F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7F4AEE"/>
    <w:multiLevelType w:val="hybridMultilevel"/>
    <w:tmpl w:val="7F78AF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EC3A28"/>
    <w:multiLevelType w:val="hybridMultilevel"/>
    <w:tmpl w:val="A7F846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7C35D9"/>
    <w:multiLevelType w:val="hybridMultilevel"/>
    <w:tmpl w:val="FEB62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BB1575A"/>
    <w:multiLevelType w:val="hybridMultilevel"/>
    <w:tmpl w:val="ABF8F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FA62126"/>
    <w:multiLevelType w:val="hybridMultilevel"/>
    <w:tmpl w:val="055E36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A10AD7"/>
    <w:multiLevelType w:val="hybridMultilevel"/>
    <w:tmpl w:val="F3581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C2C1BA0"/>
    <w:multiLevelType w:val="hybridMultilevel"/>
    <w:tmpl w:val="CA662414"/>
    <w:lvl w:ilvl="0" w:tplc="BCF8F912">
      <w:start w:val="1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3431ECC"/>
    <w:multiLevelType w:val="hybridMultilevel"/>
    <w:tmpl w:val="7BDAF462"/>
    <w:lvl w:ilvl="0" w:tplc="2FC05E1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464653E"/>
    <w:multiLevelType w:val="hybridMultilevel"/>
    <w:tmpl w:val="95DA5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4FF32D0"/>
    <w:multiLevelType w:val="hybridMultilevel"/>
    <w:tmpl w:val="41D84D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872706A"/>
    <w:multiLevelType w:val="hybridMultilevel"/>
    <w:tmpl w:val="A37C648A"/>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CC4372C"/>
    <w:multiLevelType w:val="hybridMultilevel"/>
    <w:tmpl w:val="889653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3" w15:restartNumberingAfterBreak="0">
    <w:nsid w:val="5C7F3DEA"/>
    <w:multiLevelType w:val="hybridMultilevel"/>
    <w:tmpl w:val="18D02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10E27DA"/>
    <w:multiLevelType w:val="multilevel"/>
    <w:tmpl w:val="0F98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23D7D22"/>
    <w:multiLevelType w:val="hybridMultilevel"/>
    <w:tmpl w:val="8548A8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8B21C3"/>
    <w:multiLevelType w:val="hybridMultilevel"/>
    <w:tmpl w:val="C0F277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DFB0AB1"/>
    <w:multiLevelType w:val="hybridMultilevel"/>
    <w:tmpl w:val="639008D6"/>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CA3896"/>
    <w:multiLevelType w:val="hybridMultilevel"/>
    <w:tmpl w:val="9C6C550C"/>
    <w:lvl w:ilvl="0" w:tplc="2BE0AF80">
      <w:start w:val="1"/>
      <w:numFmt w:val="decimal"/>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BA12B8F"/>
    <w:multiLevelType w:val="hybridMultilevel"/>
    <w:tmpl w:val="90AA5D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693292"/>
    <w:multiLevelType w:val="hybridMultilevel"/>
    <w:tmpl w:val="44665C44"/>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4"/>
  </w:num>
  <w:num w:numId="13">
    <w:abstractNumId w:val="32"/>
  </w:num>
  <w:num w:numId="14">
    <w:abstractNumId w:val="28"/>
  </w:num>
  <w:num w:numId="15">
    <w:abstractNumId w:val="27"/>
  </w:num>
  <w:num w:numId="16">
    <w:abstractNumId w:val="35"/>
  </w:num>
  <w:num w:numId="17">
    <w:abstractNumId w:val="17"/>
  </w:num>
  <w:num w:numId="18">
    <w:abstractNumId w:val="18"/>
  </w:num>
  <w:num w:numId="19">
    <w:abstractNumId w:val="11"/>
  </w:num>
  <w:num w:numId="20">
    <w:abstractNumId w:val="16"/>
  </w:num>
  <w:num w:numId="21">
    <w:abstractNumId w:val="21"/>
  </w:num>
  <w:num w:numId="22">
    <w:abstractNumId w:val="22"/>
  </w:num>
  <w:num w:numId="23">
    <w:abstractNumId w:val="13"/>
  </w:num>
  <w:num w:numId="24">
    <w:abstractNumId w:val="40"/>
  </w:num>
  <w:num w:numId="25">
    <w:abstractNumId w:val="24"/>
  </w:num>
  <w:num w:numId="26">
    <w:abstractNumId w:val="10"/>
  </w:num>
  <w:num w:numId="27">
    <w:abstractNumId w:val="10"/>
    <w:lvlOverride w:ilvl="0">
      <w:lvl w:ilvl="0">
        <w:numFmt w:val="bullet"/>
        <w:lvlText w:val="–"/>
        <w:lvlJc w:val="left"/>
        <w:rPr>
          <w:rFonts w:ascii="Times New Roman" w:hAnsi="Times New Roman" w:cs="Times New Roman"/>
        </w:rPr>
      </w:lvl>
    </w:lvlOverride>
    <w:lvlOverride w:ilvl="1">
      <w:lvl w:ilvl="1">
        <w:numFmt w:val="bullet"/>
        <w:lvlText w:val="–"/>
        <w:lvlJc w:val="left"/>
        <w:rPr>
          <w:rFonts w:ascii="Times New Roman" w:hAnsi="Times New Roman" w:cs="Times New Roman"/>
        </w:rPr>
      </w:lvl>
    </w:lvlOverride>
    <w:lvlOverride w:ilvl="2">
      <w:lvl w:ilvl="2">
        <w:numFmt w:val="bullet"/>
        <w:lvlText w:val="–"/>
        <w:lvlJc w:val="left"/>
        <w:rPr>
          <w:rFonts w:ascii="Times New Roman" w:hAnsi="Times New Roman" w:cs="Times New Roman"/>
        </w:rPr>
      </w:lvl>
    </w:lvlOverride>
    <w:lvlOverride w:ilvl="3">
      <w:lvl w:ilvl="3">
        <w:numFmt w:val="bullet"/>
        <w:lvlText w:val="–"/>
        <w:lvlJc w:val="left"/>
        <w:rPr>
          <w:rFonts w:ascii="Times New Roman" w:hAnsi="Times New Roman" w:cs="Times New Roman"/>
        </w:rPr>
      </w:lvl>
    </w:lvlOverride>
    <w:lvlOverride w:ilvl="4">
      <w:lvl w:ilvl="4">
        <w:numFmt w:val="bullet"/>
        <w:lvlText w:val="–"/>
        <w:lvlJc w:val="left"/>
        <w:rPr>
          <w:rFonts w:ascii="Times New Roman" w:hAnsi="Times New Roman" w:cs="Times New Roman"/>
        </w:rPr>
      </w:lvl>
    </w:lvlOverride>
    <w:lvlOverride w:ilvl="5">
      <w:lvl w:ilvl="5">
        <w:numFmt w:val="bullet"/>
        <w:lvlText w:val="–"/>
        <w:lvlJc w:val="left"/>
        <w:rPr>
          <w:rFonts w:ascii="Times New Roman" w:hAnsi="Times New Roman" w:cs="Times New Roman"/>
        </w:rPr>
      </w:lvl>
    </w:lvlOverride>
    <w:lvlOverride w:ilvl="6">
      <w:lvl w:ilvl="6">
        <w:numFmt w:val="bullet"/>
        <w:lvlText w:val="–"/>
        <w:lvlJc w:val="left"/>
        <w:rPr>
          <w:rFonts w:ascii="Times New Roman" w:hAnsi="Times New Roman" w:cs="Times New Roman"/>
        </w:rPr>
      </w:lvl>
    </w:lvlOverride>
    <w:lvlOverride w:ilvl="7">
      <w:lvl w:ilvl="7">
        <w:numFmt w:val="bullet"/>
        <w:lvlText w:val="–"/>
        <w:lvlJc w:val="left"/>
        <w:rPr>
          <w:rFonts w:ascii="Times New Roman" w:hAnsi="Times New Roman" w:cs="Times New Roman"/>
        </w:rPr>
      </w:lvl>
    </w:lvlOverride>
    <w:lvlOverride w:ilvl="8">
      <w:lvl w:ilvl="8">
        <w:numFmt w:val="bullet"/>
        <w:lvlText w:val="–"/>
        <w:lvlJc w:val="left"/>
        <w:rPr>
          <w:rFonts w:ascii="Times New Roman" w:hAnsi="Times New Roman" w:cs="Times New Roman"/>
        </w:rPr>
      </w:lvl>
    </w:lvlOverride>
  </w:num>
  <w:num w:numId="28">
    <w:abstractNumId w:val="15"/>
  </w:num>
  <w:num w:numId="29">
    <w:abstractNumId w:val="20"/>
  </w:num>
  <w:num w:numId="30">
    <w:abstractNumId w:val="23"/>
  </w:num>
  <w:num w:numId="31">
    <w:abstractNumId w:val="31"/>
  </w:num>
  <w:num w:numId="32">
    <w:abstractNumId w:val="14"/>
  </w:num>
  <w:num w:numId="33">
    <w:abstractNumId w:val="33"/>
  </w:num>
  <w:num w:numId="34">
    <w:abstractNumId w:val="39"/>
  </w:num>
  <w:num w:numId="35">
    <w:abstractNumId w:val="12"/>
  </w:num>
  <w:num w:numId="36">
    <w:abstractNumId w:val="37"/>
  </w:num>
  <w:num w:numId="37">
    <w:abstractNumId w:val="26"/>
  </w:num>
  <w:num w:numId="38">
    <w:abstractNumId w:val="19"/>
  </w:num>
  <w:num w:numId="39">
    <w:abstractNumId w:val="38"/>
  </w:num>
  <w:num w:numId="40">
    <w:abstractNumId w:val="41"/>
  </w:num>
  <w:num w:numId="41">
    <w:abstractNumId w:val="36"/>
  </w:num>
  <w:num w:numId="42">
    <w:abstractNumId w:val="30"/>
  </w:num>
  <w:num w:numId="43">
    <w:abstractNumId w:val="2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de-DE" w:vendorID="9" w:dllVersion="512" w:checkStyle="1"/>
  <w:activeWritingStyle w:appName="MSWord" w:lang="fr-FR" w:vendorID="9" w:dllVersion="512" w:checkStyle="1"/>
  <w:activeWritingStyle w:appName="MSWord" w:lang="it-IT"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7166"/>
    <w:rsid w:val="0001017F"/>
    <w:rsid w:val="00011767"/>
    <w:rsid w:val="0001299E"/>
    <w:rsid w:val="00014EEC"/>
    <w:rsid w:val="000151E3"/>
    <w:rsid w:val="00021D19"/>
    <w:rsid w:val="00026202"/>
    <w:rsid w:val="00033985"/>
    <w:rsid w:val="00037F9B"/>
    <w:rsid w:val="00040854"/>
    <w:rsid w:val="0004159B"/>
    <w:rsid w:val="000423FC"/>
    <w:rsid w:val="00042645"/>
    <w:rsid w:val="0004266F"/>
    <w:rsid w:val="0004360B"/>
    <w:rsid w:val="00043AA6"/>
    <w:rsid w:val="00046E5D"/>
    <w:rsid w:val="00046FCC"/>
    <w:rsid w:val="00050694"/>
    <w:rsid w:val="00051CAC"/>
    <w:rsid w:val="00054B85"/>
    <w:rsid w:val="0005608C"/>
    <w:rsid w:val="000603E6"/>
    <w:rsid w:val="000633EB"/>
    <w:rsid w:val="00063F32"/>
    <w:rsid w:val="00066865"/>
    <w:rsid w:val="000702AC"/>
    <w:rsid w:val="0007351C"/>
    <w:rsid w:val="000770F3"/>
    <w:rsid w:val="0008255E"/>
    <w:rsid w:val="00082E30"/>
    <w:rsid w:val="00083EBC"/>
    <w:rsid w:val="00086D6D"/>
    <w:rsid w:val="00094173"/>
    <w:rsid w:val="000A2543"/>
    <w:rsid w:val="000A496B"/>
    <w:rsid w:val="000A5C37"/>
    <w:rsid w:val="000A6462"/>
    <w:rsid w:val="000B433B"/>
    <w:rsid w:val="000B468E"/>
    <w:rsid w:val="000B54C9"/>
    <w:rsid w:val="000C2ADF"/>
    <w:rsid w:val="000C2DC1"/>
    <w:rsid w:val="000D3990"/>
    <w:rsid w:val="000D4A80"/>
    <w:rsid w:val="000D4DE7"/>
    <w:rsid w:val="000D5B49"/>
    <w:rsid w:val="000D7E35"/>
    <w:rsid w:val="000E1A53"/>
    <w:rsid w:val="000E1FC1"/>
    <w:rsid w:val="000E2263"/>
    <w:rsid w:val="000E25CE"/>
    <w:rsid w:val="000E31F1"/>
    <w:rsid w:val="000E4135"/>
    <w:rsid w:val="000E62FF"/>
    <w:rsid w:val="000F0810"/>
    <w:rsid w:val="000F0BFE"/>
    <w:rsid w:val="000F1CC6"/>
    <w:rsid w:val="000F41AC"/>
    <w:rsid w:val="000F49E0"/>
    <w:rsid w:val="000F701B"/>
    <w:rsid w:val="00103826"/>
    <w:rsid w:val="001051B9"/>
    <w:rsid w:val="00105358"/>
    <w:rsid w:val="001076B6"/>
    <w:rsid w:val="0011159D"/>
    <w:rsid w:val="00114514"/>
    <w:rsid w:val="00114887"/>
    <w:rsid w:val="00114A7A"/>
    <w:rsid w:val="001155B3"/>
    <w:rsid w:val="00121E7E"/>
    <w:rsid w:val="00122404"/>
    <w:rsid w:val="001255F6"/>
    <w:rsid w:val="00125F57"/>
    <w:rsid w:val="001263B6"/>
    <w:rsid w:val="00130B81"/>
    <w:rsid w:val="001322FF"/>
    <w:rsid w:val="00133E44"/>
    <w:rsid w:val="00141AE7"/>
    <w:rsid w:val="001428A3"/>
    <w:rsid w:val="0014345D"/>
    <w:rsid w:val="00143F05"/>
    <w:rsid w:val="0014555A"/>
    <w:rsid w:val="00146ECF"/>
    <w:rsid w:val="001507C1"/>
    <w:rsid w:val="0015234A"/>
    <w:rsid w:val="00153725"/>
    <w:rsid w:val="00157DD9"/>
    <w:rsid w:val="00162EE1"/>
    <w:rsid w:val="001638D9"/>
    <w:rsid w:val="0016402F"/>
    <w:rsid w:val="0016665A"/>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4FB9"/>
    <w:rsid w:val="001A616D"/>
    <w:rsid w:val="001A7617"/>
    <w:rsid w:val="001B41EC"/>
    <w:rsid w:val="001B4BE0"/>
    <w:rsid w:val="001C1210"/>
    <w:rsid w:val="001C277F"/>
    <w:rsid w:val="001C5F02"/>
    <w:rsid w:val="001C65D8"/>
    <w:rsid w:val="001C670B"/>
    <w:rsid w:val="001C79D9"/>
    <w:rsid w:val="001D2ACD"/>
    <w:rsid w:val="001D576C"/>
    <w:rsid w:val="001D69ED"/>
    <w:rsid w:val="001E0285"/>
    <w:rsid w:val="001E1F1F"/>
    <w:rsid w:val="001E3C48"/>
    <w:rsid w:val="001E6038"/>
    <w:rsid w:val="001F0CF2"/>
    <w:rsid w:val="001F0EA4"/>
    <w:rsid w:val="001F341E"/>
    <w:rsid w:val="001F3653"/>
    <w:rsid w:val="001F43C5"/>
    <w:rsid w:val="002000E3"/>
    <w:rsid w:val="00202801"/>
    <w:rsid w:val="002029C4"/>
    <w:rsid w:val="00204104"/>
    <w:rsid w:val="00204A1E"/>
    <w:rsid w:val="0020646E"/>
    <w:rsid w:val="00207109"/>
    <w:rsid w:val="00207D69"/>
    <w:rsid w:val="00210C40"/>
    <w:rsid w:val="00211785"/>
    <w:rsid w:val="00211ABE"/>
    <w:rsid w:val="00214ACA"/>
    <w:rsid w:val="00220D99"/>
    <w:rsid w:val="002218A7"/>
    <w:rsid w:val="00222CDE"/>
    <w:rsid w:val="00222FCB"/>
    <w:rsid w:val="00225083"/>
    <w:rsid w:val="002275C7"/>
    <w:rsid w:val="00227A71"/>
    <w:rsid w:val="00227EB6"/>
    <w:rsid w:val="00231013"/>
    <w:rsid w:val="002334F5"/>
    <w:rsid w:val="00233F0D"/>
    <w:rsid w:val="0023475E"/>
    <w:rsid w:val="002347E8"/>
    <w:rsid w:val="00234E21"/>
    <w:rsid w:val="00237511"/>
    <w:rsid w:val="00242033"/>
    <w:rsid w:val="002448AF"/>
    <w:rsid w:val="0024496B"/>
    <w:rsid w:val="00244EBF"/>
    <w:rsid w:val="00246D6E"/>
    <w:rsid w:val="00250C2D"/>
    <w:rsid w:val="00250E99"/>
    <w:rsid w:val="00252854"/>
    <w:rsid w:val="00256CC4"/>
    <w:rsid w:val="00256E27"/>
    <w:rsid w:val="00260E9C"/>
    <w:rsid w:val="00260F09"/>
    <w:rsid w:val="00261D24"/>
    <w:rsid w:val="00261F59"/>
    <w:rsid w:val="00262CFE"/>
    <w:rsid w:val="00262F07"/>
    <w:rsid w:val="00264A94"/>
    <w:rsid w:val="00266672"/>
    <w:rsid w:val="002668EC"/>
    <w:rsid w:val="00267BBF"/>
    <w:rsid w:val="002724A2"/>
    <w:rsid w:val="0027382A"/>
    <w:rsid w:val="0027438A"/>
    <w:rsid w:val="002811A2"/>
    <w:rsid w:val="00282D9F"/>
    <w:rsid w:val="0028586C"/>
    <w:rsid w:val="00286749"/>
    <w:rsid w:val="00290253"/>
    <w:rsid w:val="00292F7B"/>
    <w:rsid w:val="002A039C"/>
    <w:rsid w:val="002A0AF7"/>
    <w:rsid w:val="002A201B"/>
    <w:rsid w:val="002A5896"/>
    <w:rsid w:val="002A68B2"/>
    <w:rsid w:val="002B2BB8"/>
    <w:rsid w:val="002B355C"/>
    <w:rsid w:val="002B35E1"/>
    <w:rsid w:val="002B5616"/>
    <w:rsid w:val="002B5F05"/>
    <w:rsid w:val="002B7567"/>
    <w:rsid w:val="002C2715"/>
    <w:rsid w:val="002C6876"/>
    <w:rsid w:val="002D4A0F"/>
    <w:rsid w:val="002D62E9"/>
    <w:rsid w:val="002E162E"/>
    <w:rsid w:val="002E4C4B"/>
    <w:rsid w:val="002E60DB"/>
    <w:rsid w:val="002F3F93"/>
    <w:rsid w:val="0030091B"/>
    <w:rsid w:val="00301005"/>
    <w:rsid w:val="00302DE5"/>
    <w:rsid w:val="00303892"/>
    <w:rsid w:val="003073BA"/>
    <w:rsid w:val="00310348"/>
    <w:rsid w:val="00312CE6"/>
    <w:rsid w:val="00313CEC"/>
    <w:rsid w:val="00314116"/>
    <w:rsid w:val="00315351"/>
    <w:rsid w:val="0031781A"/>
    <w:rsid w:val="0032083A"/>
    <w:rsid w:val="003237C3"/>
    <w:rsid w:val="00323DFA"/>
    <w:rsid w:val="003244C2"/>
    <w:rsid w:val="00326CA6"/>
    <w:rsid w:val="003343FC"/>
    <w:rsid w:val="003348C7"/>
    <w:rsid w:val="0033641F"/>
    <w:rsid w:val="00337616"/>
    <w:rsid w:val="003426EB"/>
    <w:rsid w:val="0034277A"/>
    <w:rsid w:val="003454B0"/>
    <w:rsid w:val="00346EF0"/>
    <w:rsid w:val="00347C88"/>
    <w:rsid w:val="0035607D"/>
    <w:rsid w:val="00361B67"/>
    <w:rsid w:val="00362132"/>
    <w:rsid w:val="00364142"/>
    <w:rsid w:val="00365FA3"/>
    <w:rsid w:val="00366F53"/>
    <w:rsid w:val="00366FAC"/>
    <w:rsid w:val="00367A97"/>
    <w:rsid w:val="00367C72"/>
    <w:rsid w:val="00377B65"/>
    <w:rsid w:val="00380CE9"/>
    <w:rsid w:val="00381090"/>
    <w:rsid w:val="003843D9"/>
    <w:rsid w:val="00387028"/>
    <w:rsid w:val="0038723D"/>
    <w:rsid w:val="003A387D"/>
    <w:rsid w:val="003A5F85"/>
    <w:rsid w:val="003B1D6F"/>
    <w:rsid w:val="003B39BE"/>
    <w:rsid w:val="003B3BDB"/>
    <w:rsid w:val="003B58BE"/>
    <w:rsid w:val="003B6006"/>
    <w:rsid w:val="003B604C"/>
    <w:rsid w:val="003B7C99"/>
    <w:rsid w:val="003C3CF2"/>
    <w:rsid w:val="003C4EE9"/>
    <w:rsid w:val="003C5053"/>
    <w:rsid w:val="003D336F"/>
    <w:rsid w:val="003D63FF"/>
    <w:rsid w:val="003E4292"/>
    <w:rsid w:val="003F3294"/>
    <w:rsid w:val="003F3BA5"/>
    <w:rsid w:val="003F581C"/>
    <w:rsid w:val="003F6129"/>
    <w:rsid w:val="003F616E"/>
    <w:rsid w:val="003F62D0"/>
    <w:rsid w:val="00400AD8"/>
    <w:rsid w:val="004020B1"/>
    <w:rsid w:val="0040503D"/>
    <w:rsid w:val="004050E1"/>
    <w:rsid w:val="00414AC2"/>
    <w:rsid w:val="0042105C"/>
    <w:rsid w:val="004224FB"/>
    <w:rsid w:val="00422878"/>
    <w:rsid w:val="0042557E"/>
    <w:rsid w:val="00425B06"/>
    <w:rsid w:val="00425FE5"/>
    <w:rsid w:val="004264DD"/>
    <w:rsid w:val="00426B42"/>
    <w:rsid w:val="004271AA"/>
    <w:rsid w:val="00427F8E"/>
    <w:rsid w:val="004308A4"/>
    <w:rsid w:val="00430CF4"/>
    <w:rsid w:val="004318A3"/>
    <w:rsid w:val="0043654A"/>
    <w:rsid w:val="00442C5F"/>
    <w:rsid w:val="004449A3"/>
    <w:rsid w:val="00445876"/>
    <w:rsid w:val="00446923"/>
    <w:rsid w:val="004516F1"/>
    <w:rsid w:val="004520A8"/>
    <w:rsid w:val="00455872"/>
    <w:rsid w:val="00456F2A"/>
    <w:rsid w:val="00460E70"/>
    <w:rsid w:val="0046165C"/>
    <w:rsid w:val="00461CAA"/>
    <w:rsid w:val="004634BB"/>
    <w:rsid w:val="00463E81"/>
    <w:rsid w:val="00467EB6"/>
    <w:rsid w:val="00471598"/>
    <w:rsid w:val="00473009"/>
    <w:rsid w:val="00474ED0"/>
    <w:rsid w:val="004751B0"/>
    <w:rsid w:val="004756D7"/>
    <w:rsid w:val="00476EC5"/>
    <w:rsid w:val="004860AD"/>
    <w:rsid w:val="00486CFE"/>
    <w:rsid w:val="00487AFE"/>
    <w:rsid w:val="0049115B"/>
    <w:rsid w:val="004919CE"/>
    <w:rsid w:val="00491F49"/>
    <w:rsid w:val="00493C1A"/>
    <w:rsid w:val="004970AD"/>
    <w:rsid w:val="00497DFB"/>
    <w:rsid w:val="00497E2B"/>
    <w:rsid w:val="004A124E"/>
    <w:rsid w:val="004A4419"/>
    <w:rsid w:val="004A4E62"/>
    <w:rsid w:val="004B0233"/>
    <w:rsid w:val="004B0F0A"/>
    <w:rsid w:val="004B117A"/>
    <w:rsid w:val="004B2879"/>
    <w:rsid w:val="004B3FB3"/>
    <w:rsid w:val="004B5AF3"/>
    <w:rsid w:val="004B7DE8"/>
    <w:rsid w:val="004C1B4F"/>
    <w:rsid w:val="004C25DF"/>
    <w:rsid w:val="004D048D"/>
    <w:rsid w:val="004D2312"/>
    <w:rsid w:val="004D41C2"/>
    <w:rsid w:val="004D78FD"/>
    <w:rsid w:val="004E0129"/>
    <w:rsid w:val="004E25B1"/>
    <w:rsid w:val="004E3969"/>
    <w:rsid w:val="004E3A4E"/>
    <w:rsid w:val="004E5778"/>
    <w:rsid w:val="004F0A6E"/>
    <w:rsid w:val="004F1E40"/>
    <w:rsid w:val="004F3D18"/>
    <w:rsid w:val="004F453B"/>
    <w:rsid w:val="004F4BD7"/>
    <w:rsid w:val="004F7ECC"/>
    <w:rsid w:val="00501460"/>
    <w:rsid w:val="0050359F"/>
    <w:rsid w:val="005109A6"/>
    <w:rsid w:val="00510E43"/>
    <w:rsid w:val="005121F2"/>
    <w:rsid w:val="00523CDB"/>
    <w:rsid w:val="00533B63"/>
    <w:rsid w:val="00534237"/>
    <w:rsid w:val="00534820"/>
    <w:rsid w:val="00543622"/>
    <w:rsid w:val="00544F08"/>
    <w:rsid w:val="005513D1"/>
    <w:rsid w:val="00553484"/>
    <w:rsid w:val="005553F3"/>
    <w:rsid w:val="005559F8"/>
    <w:rsid w:val="00562D55"/>
    <w:rsid w:val="0056755B"/>
    <w:rsid w:val="00567AC1"/>
    <w:rsid w:val="005705CB"/>
    <w:rsid w:val="00570845"/>
    <w:rsid w:val="00572B1D"/>
    <w:rsid w:val="00572EBD"/>
    <w:rsid w:val="00575962"/>
    <w:rsid w:val="0057598C"/>
    <w:rsid w:val="0057598E"/>
    <w:rsid w:val="005759CD"/>
    <w:rsid w:val="005842A0"/>
    <w:rsid w:val="00586B1A"/>
    <w:rsid w:val="00593AF5"/>
    <w:rsid w:val="00596018"/>
    <w:rsid w:val="00597FDA"/>
    <w:rsid w:val="005A0396"/>
    <w:rsid w:val="005A2C86"/>
    <w:rsid w:val="005A5138"/>
    <w:rsid w:val="005A6564"/>
    <w:rsid w:val="005B09C0"/>
    <w:rsid w:val="005B4EC3"/>
    <w:rsid w:val="005B58A0"/>
    <w:rsid w:val="005B701E"/>
    <w:rsid w:val="005B71EA"/>
    <w:rsid w:val="005C56BD"/>
    <w:rsid w:val="005C5708"/>
    <w:rsid w:val="005C5AE0"/>
    <w:rsid w:val="005C5F8F"/>
    <w:rsid w:val="005C6A6C"/>
    <w:rsid w:val="005C7695"/>
    <w:rsid w:val="005D3DB6"/>
    <w:rsid w:val="005D7EAD"/>
    <w:rsid w:val="005E1A07"/>
    <w:rsid w:val="005E2305"/>
    <w:rsid w:val="005E3033"/>
    <w:rsid w:val="005E3BEB"/>
    <w:rsid w:val="005E4DD8"/>
    <w:rsid w:val="005E544B"/>
    <w:rsid w:val="005E74BF"/>
    <w:rsid w:val="005F0E20"/>
    <w:rsid w:val="005F1985"/>
    <w:rsid w:val="005F235B"/>
    <w:rsid w:val="005F4A5F"/>
    <w:rsid w:val="00602237"/>
    <w:rsid w:val="00603799"/>
    <w:rsid w:val="00603CFE"/>
    <w:rsid w:val="00605F40"/>
    <w:rsid w:val="0060764C"/>
    <w:rsid w:val="00614BB5"/>
    <w:rsid w:val="006158BB"/>
    <w:rsid w:val="00616B00"/>
    <w:rsid w:val="006240C1"/>
    <w:rsid w:val="0062597F"/>
    <w:rsid w:val="00626C6C"/>
    <w:rsid w:val="00627132"/>
    <w:rsid w:val="00627BB7"/>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12B2"/>
    <w:rsid w:val="00653168"/>
    <w:rsid w:val="00654069"/>
    <w:rsid w:val="00660FCE"/>
    <w:rsid w:val="0066467C"/>
    <w:rsid w:val="00664F0E"/>
    <w:rsid w:val="00670B34"/>
    <w:rsid w:val="006710B7"/>
    <w:rsid w:val="0067177C"/>
    <w:rsid w:val="00672503"/>
    <w:rsid w:val="00676A62"/>
    <w:rsid w:val="00681FDC"/>
    <w:rsid w:val="0068240B"/>
    <w:rsid w:val="0068365D"/>
    <w:rsid w:val="00683C03"/>
    <w:rsid w:val="006877FC"/>
    <w:rsid w:val="00691BAD"/>
    <w:rsid w:val="00693664"/>
    <w:rsid w:val="00694BF0"/>
    <w:rsid w:val="00694EF9"/>
    <w:rsid w:val="006953B6"/>
    <w:rsid w:val="00696478"/>
    <w:rsid w:val="006979BF"/>
    <w:rsid w:val="006A0E94"/>
    <w:rsid w:val="006A57C5"/>
    <w:rsid w:val="006A6913"/>
    <w:rsid w:val="006B06F5"/>
    <w:rsid w:val="006B1DB3"/>
    <w:rsid w:val="006B6570"/>
    <w:rsid w:val="006C3607"/>
    <w:rsid w:val="006C764F"/>
    <w:rsid w:val="006D06E0"/>
    <w:rsid w:val="006D3857"/>
    <w:rsid w:val="006D4553"/>
    <w:rsid w:val="006D51D0"/>
    <w:rsid w:val="006E2E0B"/>
    <w:rsid w:val="006E6D37"/>
    <w:rsid w:val="006F2924"/>
    <w:rsid w:val="006F3DE0"/>
    <w:rsid w:val="006F6439"/>
    <w:rsid w:val="00700079"/>
    <w:rsid w:val="00700A18"/>
    <w:rsid w:val="007065C5"/>
    <w:rsid w:val="007067F2"/>
    <w:rsid w:val="0071123B"/>
    <w:rsid w:val="00716AD7"/>
    <w:rsid w:val="007204C7"/>
    <w:rsid w:val="00722FA1"/>
    <w:rsid w:val="00724277"/>
    <w:rsid w:val="00724B59"/>
    <w:rsid w:val="0072644B"/>
    <w:rsid w:val="00733964"/>
    <w:rsid w:val="00734012"/>
    <w:rsid w:val="00734DAC"/>
    <w:rsid w:val="0073567C"/>
    <w:rsid w:val="00735A46"/>
    <w:rsid w:val="00740AC8"/>
    <w:rsid w:val="00744934"/>
    <w:rsid w:val="00744A77"/>
    <w:rsid w:val="00746A53"/>
    <w:rsid w:val="00751A38"/>
    <w:rsid w:val="00753573"/>
    <w:rsid w:val="00754722"/>
    <w:rsid w:val="00755FBA"/>
    <w:rsid w:val="00760003"/>
    <w:rsid w:val="00760660"/>
    <w:rsid w:val="00763F7F"/>
    <w:rsid w:val="00764624"/>
    <w:rsid w:val="00764745"/>
    <w:rsid w:val="00765362"/>
    <w:rsid w:val="007702B6"/>
    <w:rsid w:val="007748F3"/>
    <w:rsid w:val="00775F73"/>
    <w:rsid w:val="00777879"/>
    <w:rsid w:val="00782B85"/>
    <w:rsid w:val="00787604"/>
    <w:rsid w:val="00790E32"/>
    <w:rsid w:val="00791204"/>
    <w:rsid w:val="00794931"/>
    <w:rsid w:val="00796309"/>
    <w:rsid w:val="007A0A56"/>
    <w:rsid w:val="007A25FC"/>
    <w:rsid w:val="007A3374"/>
    <w:rsid w:val="007A3DCD"/>
    <w:rsid w:val="007B09CD"/>
    <w:rsid w:val="007B2133"/>
    <w:rsid w:val="007B434D"/>
    <w:rsid w:val="007B4BD3"/>
    <w:rsid w:val="007B5ABC"/>
    <w:rsid w:val="007C3DE9"/>
    <w:rsid w:val="007C41BC"/>
    <w:rsid w:val="007D1866"/>
    <w:rsid w:val="007D5D16"/>
    <w:rsid w:val="007D5E72"/>
    <w:rsid w:val="007D74FB"/>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60CB"/>
    <w:rsid w:val="007F6D1D"/>
    <w:rsid w:val="007F6DEA"/>
    <w:rsid w:val="0080097B"/>
    <w:rsid w:val="00803DD2"/>
    <w:rsid w:val="00806CFA"/>
    <w:rsid w:val="008071BF"/>
    <w:rsid w:val="008151F2"/>
    <w:rsid w:val="00815F15"/>
    <w:rsid w:val="00816F41"/>
    <w:rsid w:val="008202A4"/>
    <w:rsid w:val="0082088E"/>
    <w:rsid w:val="00820AF9"/>
    <w:rsid w:val="00821D5C"/>
    <w:rsid w:val="008225D6"/>
    <w:rsid w:val="0082324C"/>
    <w:rsid w:val="008260E7"/>
    <w:rsid w:val="00830D59"/>
    <w:rsid w:val="0083104F"/>
    <w:rsid w:val="0083217B"/>
    <w:rsid w:val="0084156C"/>
    <w:rsid w:val="00844FB9"/>
    <w:rsid w:val="0084646A"/>
    <w:rsid w:val="00853585"/>
    <w:rsid w:val="00854525"/>
    <w:rsid w:val="00861922"/>
    <w:rsid w:val="00865035"/>
    <w:rsid w:val="00867F0A"/>
    <w:rsid w:val="0087119B"/>
    <w:rsid w:val="00875B83"/>
    <w:rsid w:val="008767DD"/>
    <w:rsid w:val="00876D1E"/>
    <w:rsid w:val="0088239F"/>
    <w:rsid w:val="0088586B"/>
    <w:rsid w:val="00886EA7"/>
    <w:rsid w:val="00887A1B"/>
    <w:rsid w:val="0089081C"/>
    <w:rsid w:val="008910FD"/>
    <w:rsid w:val="00891189"/>
    <w:rsid w:val="00895B92"/>
    <w:rsid w:val="008A1EC1"/>
    <w:rsid w:val="008A431A"/>
    <w:rsid w:val="008A502B"/>
    <w:rsid w:val="008A6DC6"/>
    <w:rsid w:val="008B31E6"/>
    <w:rsid w:val="008B358D"/>
    <w:rsid w:val="008B4BD4"/>
    <w:rsid w:val="008C17F7"/>
    <w:rsid w:val="008C1944"/>
    <w:rsid w:val="008C3DCB"/>
    <w:rsid w:val="008C3F76"/>
    <w:rsid w:val="008C52DD"/>
    <w:rsid w:val="008C5A5A"/>
    <w:rsid w:val="008C6F4B"/>
    <w:rsid w:val="008D18D8"/>
    <w:rsid w:val="008D1FC2"/>
    <w:rsid w:val="008D45F2"/>
    <w:rsid w:val="008E0599"/>
    <w:rsid w:val="008E070E"/>
    <w:rsid w:val="008E3F4D"/>
    <w:rsid w:val="008E5C1D"/>
    <w:rsid w:val="008E6224"/>
    <w:rsid w:val="008E69D5"/>
    <w:rsid w:val="008E6AC5"/>
    <w:rsid w:val="008E727E"/>
    <w:rsid w:val="008E7391"/>
    <w:rsid w:val="008F00B0"/>
    <w:rsid w:val="008F0A8A"/>
    <w:rsid w:val="008F3CF0"/>
    <w:rsid w:val="00901382"/>
    <w:rsid w:val="009122FA"/>
    <w:rsid w:val="00914C28"/>
    <w:rsid w:val="0092558A"/>
    <w:rsid w:val="00925D80"/>
    <w:rsid w:val="009270B9"/>
    <w:rsid w:val="0093112D"/>
    <w:rsid w:val="00934A69"/>
    <w:rsid w:val="009404C1"/>
    <w:rsid w:val="00940B25"/>
    <w:rsid w:val="00940DFC"/>
    <w:rsid w:val="009422F4"/>
    <w:rsid w:val="0094255C"/>
    <w:rsid w:val="00942626"/>
    <w:rsid w:val="009462A4"/>
    <w:rsid w:val="009505E1"/>
    <w:rsid w:val="00950E56"/>
    <w:rsid w:val="00954547"/>
    <w:rsid w:val="00956893"/>
    <w:rsid w:val="00956CD3"/>
    <w:rsid w:val="00957187"/>
    <w:rsid w:val="00962515"/>
    <w:rsid w:val="00963817"/>
    <w:rsid w:val="00963B12"/>
    <w:rsid w:val="00964805"/>
    <w:rsid w:val="00964942"/>
    <w:rsid w:val="00964A0C"/>
    <w:rsid w:val="00966114"/>
    <w:rsid w:val="0096711B"/>
    <w:rsid w:val="00967D8F"/>
    <w:rsid w:val="00967E2F"/>
    <w:rsid w:val="00972A05"/>
    <w:rsid w:val="0097384A"/>
    <w:rsid w:val="00975BF3"/>
    <w:rsid w:val="009824FE"/>
    <w:rsid w:val="00985058"/>
    <w:rsid w:val="009853EA"/>
    <w:rsid w:val="009858C2"/>
    <w:rsid w:val="00985A34"/>
    <w:rsid w:val="00986A29"/>
    <w:rsid w:val="00990B91"/>
    <w:rsid w:val="00991869"/>
    <w:rsid w:val="009930AA"/>
    <w:rsid w:val="00993C44"/>
    <w:rsid w:val="009940C1"/>
    <w:rsid w:val="00994ECA"/>
    <w:rsid w:val="00996282"/>
    <w:rsid w:val="00997007"/>
    <w:rsid w:val="00997321"/>
    <w:rsid w:val="00997FE6"/>
    <w:rsid w:val="009A314B"/>
    <w:rsid w:val="009A4230"/>
    <w:rsid w:val="009A4F99"/>
    <w:rsid w:val="009A5135"/>
    <w:rsid w:val="009B096B"/>
    <w:rsid w:val="009B151A"/>
    <w:rsid w:val="009B5BF0"/>
    <w:rsid w:val="009B637C"/>
    <w:rsid w:val="009C4380"/>
    <w:rsid w:val="009D04B7"/>
    <w:rsid w:val="009D13C7"/>
    <w:rsid w:val="009D4BF5"/>
    <w:rsid w:val="009D5F2E"/>
    <w:rsid w:val="009D6694"/>
    <w:rsid w:val="009E0256"/>
    <w:rsid w:val="009E16E7"/>
    <w:rsid w:val="009E1BCA"/>
    <w:rsid w:val="009E2C62"/>
    <w:rsid w:val="009E2E44"/>
    <w:rsid w:val="009E4B3B"/>
    <w:rsid w:val="009E76C6"/>
    <w:rsid w:val="009F034D"/>
    <w:rsid w:val="009F10DF"/>
    <w:rsid w:val="009F1DA6"/>
    <w:rsid w:val="009F6F17"/>
    <w:rsid w:val="00A00A6A"/>
    <w:rsid w:val="00A02BF9"/>
    <w:rsid w:val="00A031E2"/>
    <w:rsid w:val="00A03F32"/>
    <w:rsid w:val="00A0441B"/>
    <w:rsid w:val="00A057C8"/>
    <w:rsid w:val="00A07BDF"/>
    <w:rsid w:val="00A10083"/>
    <w:rsid w:val="00A10A5F"/>
    <w:rsid w:val="00A1278F"/>
    <w:rsid w:val="00A128E7"/>
    <w:rsid w:val="00A15651"/>
    <w:rsid w:val="00A22EDF"/>
    <w:rsid w:val="00A238BA"/>
    <w:rsid w:val="00A2441F"/>
    <w:rsid w:val="00A25B14"/>
    <w:rsid w:val="00A26F45"/>
    <w:rsid w:val="00A27D54"/>
    <w:rsid w:val="00A27FDE"/>
    <w:rsid w:val="00A31631"/>
    <w:rsid w:val="00A402C1"/>
    <w:rsid w:val="00A43456"/>
    <w:rsid w:val="00A45BB7"/>
    <w:rsid w:val="00A46261"/>
    <w:rsid w:val="00A5274D"/>
    <w:rsid w:val="00A52F08"/>
    <w:rsid w:val="00A572D8"/>
    <w:rsid w:val="00A61F53"/>
    <w:rsid w:val="00A62263"/>
    <w:rsid w:val="00A62857"/>
    <w:rsid w:val="00A63159"/>
    <w:rsid w:val="00A647F4"/>
    <w:rsid w:val="00A73765"/>
    <w:rsid w:val="00A73A0C"/>
    <w:rsid w:val="00A80138"/>
    <w:rsid w:val="00A84FF5"/>
    <w:rsid w:val="00A87820"/>
    <w:rsid w:val="00A90AFD"/>
    <w:rsid w:val="00A91E57"/>
    <w:rsid w:val="00A922F0"/>
    <w:rsid w:val="00A93F86"/>
    <w:rsid w:val="00A945DC"/>
    <w:rsid w:val="00A94F8A"/>
    <w:rsid w:val="00A95D7F"/>
    <w:rsid w:val="00A96F13"/>
    <w:rsid w:val="00AA20E5"/>
    <w:rsid w:val="00AA3BDE"/>
    <w:rsid w:val="00AA62A3"/>
    <w:rsid w:val="00AB1180"/>
    <w:rsid w:val="00AB4E8F"/>
    <w:rsid w:val="00AB556D"/>
    <w:rsid w:val="00AC27F1"/>
    <w:rsid w:val="00AC2F51"/>
    <w:rsid w:val="00AD0422"/>
    <w:rsid w:val="00AD361E"/>
    <w:rsid w:val="00AD4F03"/>
    <w:rsid w:val="00AD5FB6"/>
    <w:rsid w:val="00AD64BC"/>
    <w:rsid w:val="00AD7FB9"/>
    <w:rsid w:val="00AE08E4"/>
    <w:rsid w:val="00AE21C0"/>
    <w:rsid w:val="00AE2977"/>
    <w:rsid w:val="00AF1888"/>
    <w:rsid w:val="00AF1DF5"/>
    <w:rsid w:val="00AF2FCA"/>
    <w:rsid w:val="00B01A30"/>
    <w:rsid w:val="00B01EBD"/>
    <w:rsid w:val="00B03B6F"/>
    <w:rsid w:val="00B045D4"/>
    <w:rsid w:val="00B14707"/>
    <w:rsid w:val="00B14999"/>
    <w:rsid w:val="00B15F9B"/>
    <w:rsid w:val="00B160E9"/>
    <w:rsid w:val="00B16616"/>
    <w:rsid w:val="00B21B6C"/>
    <w:rsid w:val="00B245E0"/>
    <w:rsid w:val="00B24DBC"/>
    <w:rsid w:val="00B26193"/>
    <w:rsid w:val="00B32FCB"/>
    <w:rsid w:val="00B337C7"/>
    <w:rsid w:val="00B35011"/>
    <w:rsid w:val="00B35430"/>
    <w:rsid w:val="00B35922"/>
    <w:rsid w:val="00B35AB6"/>
    <w:rsid w:val="00B37160"/>
    <w:rsid w:val="00B37DBA"/>
    <w:rsid w:val="00B4023D"/>
    <w:rsid w:val="00B41A97"/>
    <w:rsid w:val="00B439DB"/>
    <w:rsid w:val="00B441EE"/>
    <w:rsid w:val="00B454CC"/>
    <w:rsid w:val="00B5121F"/>
    <w:rsid w:val="00B5136D"/>
    <w:rsid w:val="00B51C35"/>
    <w:rsid w:val="00B5709D"/>
    <w:rsid w:val="00B6007C"/>
    <w:rsid w:val="00B62970"/>
    <w:rsid w:val="00B62CE1"/>
    <w:rsid w:val="00B643DA"/>
    <w:rsid w:val="00B647C8"/>
    <w:rsid w:val="00B67CF1"/>
    <w:rsid w:val="00B70BF1"/>
    <w:rsid w:val="00B71B12"/>
    <w:rsid w:val="00B739F6"/>
    <w:rsid w:val="00B74B2A"/>
    <w:rsid w:val="00B75471"/>
    <w:rsid w:val="00B75B55"/>
    <w:rsid w:val="00B8363A"/>
    <w:rsid w:val="00B83BF5"/>
    <w:rsid w:val="00B87F8D"/>
    <w:rsid w:val="00B9005E"/>
    <w:rsid w:val="00B91BF8"/>
    <w:rsid w:val="00B939E2"/>
    <w:rsid w:val="00B93DC3"/>
    <w:rsid w:val="00B942B5"/>
    <w:rsid w:val="00B97B51"/>
    <w:rsid w:val="00BA0433"/>
    <w:rsid w:val="00BA1476"/>
    <w:rsid w:val="00BA1A45"/>
    <w:rsid w:val="00BA1C79"/>
    <w:rsid w:val="00BA237C"/>
    <w:rsid w:val="00BA37A6"/>
    <w:rsid w:val="00BA3826"/>
    <w:rsid w:val="00BA3CB0"/>
    <w:rsid w:val="00BB1284"/>
    <w:rsid w:val="00BB3771"/>
    <w:rsid w:val="00BC1E6E"/>
    <w:rsid w:val="00BC2A79"/>
    <w:rsid w:val="00BC6D6D"/>
    <w:rsid w:val="00BC7212"/>
    <w:rsid w:val="00BC759B"/>
    <w:rsid w:val="00BD097B"/>
    <w:rsid w:val="00BD0DD5"/>
    <w:rsid w:val="00BD0FD8"/>
    <w:rsid w:val="00BD375E"/>
    <w:rsid w:val="00BD5C57"/>
    <w:rsid w:val="00BD62D6"/>
    <w:rsid w:val="00BD6DD5"/>
    <w:rsid w:val="00BE023D"/>
    <w:rsid w:val="00BE1DFE"/>
    <w:rsid w:val="00BE269A"/>
    <w:rsid w:val="00BE4B72"/>
    <w:rsid w:val="00BF0024"/>
    <w:rsid w:val="00BF0E7D"/>
    <w:rsid w:val="00BF3CAC"/>
    <w:rsid w:val="00BF4254"/>
    <w:rsid w:val="00BF5834"/>
    <w:rsid w:val="00C0158D"/>
    <w:rsid w:val="00C03638"/>
    <w:rsid w:val="00C04879"/>
    <w:rsid w:val="00C06958"/>
    <w:rsid w:val="00C1053E"/>
    <w:rsid w:val="00C201FD"/>
    <w:rsid w:val="00C215EA"/>
    <w:rsid w:val="00C27797"/>
    <w:rsid w:val="00C27919"/>
    <w:rsid w:val="00C27CC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31B8"/>
    <w:rsid w:val="00CB14AF"/>
    <w:rsid w:val="00CB3AEE"/>
    <w:rsid w:val="00CB6414"/>
    <w:rsid w:val="00CC12CA"/>
    <w:rsid w:val="00CC204C"/>
    <w:rsid w:val="00CC26BF"/>
    <w:rsid w:val="00CC4A80"/>
    <w:rsid w:val="00CC6710"/>
    <w:rsid w:val="00CC7E58"/>
    <w:rsid w:val="00CD084B"/>
    <w:rsid w:val="00CE0F49"/>
    <w:rsid w:val="00CE1F4B"/>
    <w:rsid w:val="00CE30AC"/>
    <w:rsid w:val="00CE3942"/>
    <w:rsid w:val="00CE50E6"/>
    <w:rsid w:val="00CE6361"/>
    <w:rsid w:val="00CF05BE"/>
    <w:rsid w:val="00CF0FD9"/>
    <w:rsid w:val="00CF1185"/>
    <w:rsid w:val="00CF13C9"/>
    <w:rsid w:val="00CF255E"/>
    <w:rsid w:val="00CF2D0A"/>
    <w:rsid w:val="00CF43C5"/>
    <w:rsid w:val="00CF4639"/>
    <w:rsid w:val="00CF5BF9"/>
    <w:rsid w:val="00D000A5"/>
    <w:rsid w:val="00D0050C"/>
    <w:rsid w:val="00D01D9E"/>
    <w:rsid w:val="00D02D65"/>
    <w:rsid w:val="00D03CAA"/>
    <w:rsid w:val="00D06829"/>
    <w:rsid w:val="00D1203B"/>
    <w:rsid w:val="00D16BC5"/>
    <w:rsid w:val="00D17A5F"/>
    <w:rsid w:val="00D203EF"/>
    <w:rsid w:val="00D22544"/>
    <w:rsid w:val="00D2598E"/>
    <w:rsid w:val="00D27DCF"/>
    <w:rsid w:val="00D3324E"/>
    <w:rsid w:val="00D3376D"/>
    <w:rsid w:val="00D33C8B"/>
    <w:rsid w:val="00D3618D"/>
    <w:rsid w:val="00D36C58"/>
    <w:rsid w:val="00D3786A"/>
    <w:rsid w:val="00D40B3D"/>
    <w:rsid w:val="00D4305F"/>
    <w:rsid w:val="00D45B31"/>
    <w:rsid w:val="00D461A8"/>
    <w:rsid w:val="00D46B39"/>
    <w:rsid w:val="00D471D7"/>
    <w:rsid w:val="00D51467"/>
    <w:rsid w:val="00D51AE6"/>
    <w:rsid w:val="00D53BA4"/>
    <w:rsid w:val="00D550F1"/>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FCD"/>
    <w:rsid w:val="00D82BBA"/>
    <w:rsid w:val="00D853DC"/>
    <w:rsid w:val="00D921E5"/>
    <w:rsid w:val="00D92854"/>
    <w:rsid w:val="00D94542"/>
    <w:rsid w:val="00D95BE5"/>
    <w:rsid w:val="00D96D43"/>
    <w:rsid w:val="00D97648"/>
    <w:rsid w:val="00DB0945"/>
    <w:rsid w:val="00DB142A"/>
    <w:rsid w:val="00DB453E"/>
    <w:rsid w:val="00DB4999"/>
    <w:rsid w:val="00DB5ECF"/>
    <w:rsid w:val="00DB66E1"/>
    <w:rsid w:val="00DC2BE6"/>
    <w:rsid w:val="00DC2CA4"/>
    <w:rsid w:val="00DC2E9C"/>
    <w:rsid w:val="00DC5155"/>
    <w:rsid w:val="00DC6AF8"/>
    <w:rsid w:val="00DC74FA"/>
    <w:rsid w:val="00DD0935"/>
    <w:rsid w:val="00DD4162"/>
    <w:rsid w:val="00DD47D7"/>
    <w:rsid w:val="00DD5C65"/>
    <w:rsid w:val="00DE306A"/>
    <w:rsid w:val="00DE4816"/>
    <w:rsid w:val="00DE61AC"/>
    <w:rsid w:val="00DF1060"/>
    <w:rsid w:val="00DF21E1"/>
    <w:rsid w:val="00DF23B1"/>
    <w:rsid w:val="00DF2415"/>
    <w:rsid w:val="00DF6C9B"/>
    <w:rsid w:val="00DF7C65"/>
    <w:rsid w:val="00E020B4"/>
    <w:rsid w:val="00E0254E"/>
    <w:rsid w:val="00E0381B"/>
    <w:rsid w:val="00E04A4E"/>
    <w:rsid w:val="00E05C20"/>
    <w:rsid w:val="00E066B0"/>
    <w:rsid w:val="00E10001"/>
    <w:rsid w:val="00E10375"/>
    <w:rsid w:val="00E10FE5"/>
    <w:rsid w:val="00E11ACF"/>
    <w:rsid w:val="00E12861"/>
    <w:rsid w:val="00E13CB1"/>
    <w:rsid w:val="00E16303"/>
    <w:rsid w:val="00E16D1C"/>
    <w:rsid w:val="00E17E95"/>
    <w:rsid w:val="00E22E95"/>
    <w:rsid w:val="00E27D91"/>
    <w:rsid w:val="00E3030A"/>
    <w:rsid w:val="00E30814"/>
    <w:rsid w:val="00E3097F"/>
    <w:rsid w:val="00E33FEB"/>
    <w:rsid w:val="00E37C03"/>
    <w:rsid w:val="00E41234"/>
    <w:rsid w:val="00E43A37"/>
    <w:rsid w:val="00E46665"/>
    <w:rsid w:val="00E47CFD"/>
    <w:rsid w:val="00E50DB7"/>
    <w:rsid w:val="00E52961"/>
    <w:rsid w:val="00E532AD"/>
    <w:rsid w:val="00E566CF"/>
    <w:rsid w:val="00E56BB0"/>
    <w:rsid w:val="00E57AFE"/>
    <w:rsid w:val="00E608A7"/>
    <w:rsid w:val="00E615CD"/>
    <w:rsid w:val="00E61798"/>
    <w:rsid w:val="00E61AE2"/>
    <w:rsid w:val="00E64944"/>
    <w:rsid w:val="00E67486"/>
    <w:rsid w:val="00E71597"/>
    <w:rsid w:val="00E73AD0"/>
    <w:rsid w:val="00E752B8"/>
    <w:rsid w:val="00E828F9"/>
    <w:rsid w:val="00E832BB"/>
    <w:rsid w:val="00E842B2"/>
    <w:rsid w:val="00E86230"/>
    <w:rsid w:val="00E87603"/>
    <w:rsid w:val="00E87CFE"/>
    <w:rsid w:val="00E9389F"/>
    <w:rsid w:val="00E96E74"/>
    <w:rsid w:val="00E97D2E"/>
    <w:rsid w:val="00EA1D94"/>
    <w:rsid w:val="00EA2902"/>
    <w:rsid w:val="00EA553A"/>
    <w:rsid w:val="00EA624A"/>
    <w:rsid w:val="00EB17AC"/>
    <w:rsid w:val="00EB28AA"/>
    <w:rsid w:val="00EB76E0"/>
    <w:rsid w:val="00EC3C6F"/>
    <w:rsid w:val="00EC5FD2"/>
    <w:rsid w:val="00ED1A13"/>
    <w:rsid w:val="00ED1EC6"/>
    <w:rsid w:val="00ED37DA"/>
    <w:rsid w:val="00ED5090"/>
    <w:rsid w:val="00EE090F"/>
    <w:rsid w:val="00EE1BC1"/>
    <w:rsid w:val="00EE611F"/>
    <w:rsid w:val="00EE7194"/>
    <w:rsid w:val="00EE758B"/>
    <w:rsid w:val="00EF1DF5"/>
    <w:rsid w:val="00EF2D74"/>
    <w:rsid w:val="00EF31F0"/>
    <w:rsid w:val="00EF5065"/>
    <w:rsid w:val="00F0028D"/>
    <w:rsid w:val="00F02C96"/>
    <w:rsid w:val="00F06E37"/>
    <w:rsid w:val="00F06E59"/>
    <w:rsid w:val="00F07DDE"/>
    <w:rsid w:val="00F10AAD"/>
    <w:rsid w:val="00F111C2"/>
    <w:rsid w:val="00F112C4"/>
    <w:rsid w:val="00F12A89"/>
    <w:rsid w:val="00F17D0F"/>
    <w:rsid w:val="00F2199E"/>
    <w:rsid w:val="00F2497C"/>
    <w:rsid w:val="00F32764"/>
    <w:rsid w:val="00F33A24"/>
    <w:rsid w:val="00F34CED"/>
    <w:rsid w:val="00F34E08"/>
    <w:rsid w:val="00F362BD"/>
    <w:rsid w:val="00F36A3F"/>
    <w:rsid w:val="00F46727"/>
    <w:rsid w:val="00F51516"/>
    <w:rsid w:val="00F54E2A"/>
    <w:rsid w:val="00F5572D"/>
    <w:rsid w:val="00F56D9E"/>
    <w:rsid w:val="00F57CEB"/>
    <w:rsid w:val="00F62E3C"/>
    <w:rsid w:val="00F645E1"/>
    <w:rsid w:val="00F66FC2"/>
    <w:rsid w:val="00F671B7"/>
    <w:rsid w:val="00F70941"/>
    <w:rsid w:val="00F70C0F"/>
    <w:rsid w:val="00F71306"/>
    <w:rsid w:val="00F7249D"/>
    <w:rsid w:val="00F74608"/>
    <w:rsid w:val="00F76054"/>
    <w:rsid w:val="00F7772C"/>
    <w:rsid w:val="00F820A6"/>
    <w:rsid w:val="00F832AB"/>
    <w:rsid w:val="00F845CC"/>
    <w:rsid w:val="00F8488F"/>
    <w:rsid w:val="00F853BD"/>
    <w:rsid w:val="00F86BF7"/>
    <w:rsid w:val="00F922E9"/>
    <w:rsid w:val="00F95D36"/>
    <w:rsid w:val="00F96241"/>
    <w:rsid w:val="00F974E5"/>
    <w:rsid w:val="00F97DAE"/>
    <w:rsid w:val="00FA4073"/>
    <w:rsid w:val="00FB015A"/>
    <w:rsid w:val="00FB01F2"/>
    <w:rsid w:val="00FB3819"/>
    <w:rsid w:val="00FB4264"/>
    <w:rsid w:val="00FB47B9"/>
    <w:rsid w:val="00FB4866"/>
    <w:rsid w:val="00FB5124"/>
    <w:rsid w:val="00FC7CCA"/>
    <w:rsid w:val="00FD1D3C"/>
    <w:rsid w:val="00FD5B99"/>
    <w:rsid w:val="00FE4B42"/>
    <w:rsid w:val="00FF1C02"/>
    <w:rsid w:val="00FF2661"/>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AD5BF394-E74D-4AC8-B806-F02FCDC40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ools.ietf.org/html/rfc5246#section-1"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tools.ietf.org/html/rfc8446#section-1"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si.bund.de/SharedDocs/Downloads/DE/BSI/Publikationen/TechnischeRichtlinien/TR02103/BSI-TR-02103.pdf?__blob=publicationFile&amp;v=4"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hyperlink" Target="https://www.globalsign.com/de-de/ssl-information-center/zertifizierungsstellen-vertrauenshierarchien"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resources.sei.cmu.edu/asset_files/WhitePaper/2001_019_001_496192.pdf" TargetMode="External"/><Relationship Id="rId14" Type="http://schemas.openxmlformats.org/officeDocument/2006/relationships/image" Target="media/image2.jp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71EEAA3BC4CF40F38CE3EBAD1C115F90"/>
        <w:category>
          <w:name w:val="Allgemein"/>
          <w:gallery w:val="placeholder"/>
        </w:category>
        <w:types>
          <w:type w:val="bbPlcHdr"/>
        </w:types>
        <w:behaviors>
          <w:behavior w:val="content"/>
        </w:behaviors>
        <w:guid w:val="{0E66F0B9-808D-451C-94C5-27C6CF2097A2}"/>
      </w:docPartPr>
      <w:docPartBody>
        <w:p w:rsidR="00FD25A1" w:rsidRDefault="003B7235" w:rsidP="003B7235">
          <w:pPr>
            <w:pStyle w:val="71EEAA3BC4CF40F38CE3EBAD1C115F90"/>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FD25A1" w:rsidRDefault="003B7235" w:rsidP="003B7235">
          <w:pPr>
            <w:pStyle w:val="C12D8B7AC9564FACBC5E0F34EA556987"/>
          </w:pPr>
          <w:r w:rsidRPr="00620143">
            <w:rPr>
              <w:rStyle w:val="Platzhaltertext"/>
            </w:rPr>
            <w:t>Klicken oder tippen Sie hier, um Text einzugeben.</w:t>
          </w:r>
        </w:p>
      </w:docPartBody>
    </w:docPart>
    <w:docPart>
      <w:docPartPr>
        <w:name w:val="2626961A597A4A36B270EBFCC01D4539"/>
        <w:category>
          <w:name w:val="Allgemein"/>
          <w:gallery w:val="placeholder"/>
        </w:category>
        <w:types>
          <w:type w:val="bbPlcHdr"/>
        </w:types>
        <w:behaviors>
          <w:behavior w:val="content"/>
        </w:behaviors>
        <w:guid w:val="{9E360CC2-4C06-4C71-9ECA-A8D270D624A5}"/>
      </w:docPartPr>
      <w:docPartBody>
        <w:p w:rsidR="00FD25A1" w:rsidRDefault="00FD25A1" w:rsidP="00FD25A1">
          <w:pPr>
            <w:pStyle w:val="2626961A597A4A36B270EBFCC01D4539"/>
          </w:pPr>
          <w:r w:rsidRPr="00620143">
            <w:rPr>
              <w:rStyle w:val="Platzhaltertext"/>
            </w:rPr>
            <w:t>Klicken oder tippen Sie hier, um Text einzugeben.</w:t>
          </w:r>
        </w:p>
      </w:docPartBody>
    </w:docPart>
    <w:docPart>
      <w:docPartPr>
        <w:name w:val="EA57EBAC5C044678BDBEA06D515A198A"/>
        <w:category>
          <w:name w:val="Allgemein"/>
          <w:gallery w:val="placeholder"/>
        </w:category>
        <w:types>
          <w:type w:val="bbPlcHdr"/>
        </w:types>
        <w:behaviors>
          <w:behavior w:val="content"/>
        </w:behaviors>
        <w:guid w:val="{63FAFB61-2529-4797-880C-86CDB85F1874}"/>
      </w:docPartPr>
      <w:docPartBody>
        <w:p w:rsidR="00000000" w:rsidRDefault="00FD25A1" w:rsidP="00FD25A1">
          <w:pPr>
            <w:pStyle w:val="EA57EBAC5C044678BDBEA06D515A198A"/>
          </w:pPr>
          <w:r w:rsidRPr="00620143">
            <w:rPr>
              <w:rStyle w:val="Platzhaltertext"/>
            </w:rPr>
            <w:t>Klicken oder tippen Sie hier, um Text einzugeben.</w:t>
          </w:r>
        </w:p>
      </w:docPartBody>
    </w:docPart>
    <w:docPart>
      <w:docPartPr>
        <w:name w:val="815D29A47DBE4992B8DAAF33A7E254E7"/>
        <w:category>
          <w:name w:val="Allgemein"/>
          <w:gallery w:val="placeholder"/>
        </w:category>
        <w:types>
          <w:type w:val="bbPlcHdr"/>
        </w:types>
        <w:behaviors>
          <w:behavior w:val="content"/>
        </w:behaviors>
        <w:guid w:val="{D42D80C5-AF84-4FF7-B3E8-D5E884B554D5}"/>
      </w:docPartPr>
      <w:docPartBody>
        <w:p w:rsidR="00000000" w:rsidRDefault="00FD25A1" w:rsidP="00FD25A1">
          <w:pPr>
            <w:pStyle w:val="815D29A47DBE4992B8DAAF33A7E254E7"/>
          </w:pPr>
          <w:r w:rsidRPr="00620143">
            <w:rPr>
              <w:rStyle w:val="Platzhaltertext"/>
            </w:rPr>
            <w:t>Klicken oder tippen Sie hier, um Text einzugeben.</w:t>
          </w:r>
        </w:p>
      </w:docPartBody>
    </w:docPart>
    <w:docPart>
      <w:docPartPr>
        <w:name w:val="C10BBA68E49640D487FB30144190951C"/>
        <w:category>
          <w:name w:val="Allgemein"/>
          <w:gallery w:val="placeholder"/>
        </w:category>
        <w:types>
          <w:type w:val="bbPlcHdr"/>
        </w:types>
        <w:behaviors>
          <w:behavior w:val="content"/>
        </w:behaviors>
        <w:guid w:val="{6909ECBD-E606-481A-8351-D74CE1578970}"/>
      </w:docPartPr>
      <w:docPartBody>
        <w:p w:rsidR="00000000" w:rsidRDefault="00FD25A1" w:rsidP="00FD25A1">
          <w:pPr>
            <w:pStyle w:val="C10BBA68E49640D487FB30144190951C"/>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27CA6"/>
    <w:rsid w:val="00077583"/>
    <w:rsid w:val="00087751"/>
    <w:rsid w:val="00102121"/>
    <w:rsid w:val="001206FD"/>
    <w:rsid w:val="00122A66"/>
    <w:rsid w:val="00156E78"/>
    <w:rsid w:val="001A361C"/>
    <w:rsid w:val="001F6BE9"/>
    <w:rsid w:val="00247F73"/>
    <w:rsid w:val="00281C2A"/>
    <w:rsid w:val="00293759"/>
    <w:rsid w:val="002A5DB6"/>
    <w:rsid w:val="002D0708"/>
    <w:rsid w:val="003658C2"/>
    <w:rsid w:val="003B7235"/>
    <w:rsid w:val="00421C54"/>
    <w:rsid w:val="00447372"/>
    <w:rsid w:val="004947DB"/>
    <w:rsid w:val="004E6AAA"/>
    <w:rsid w:val="00532D70"/>
    <w:rsid w:val="0054538C"/>
    <w:rsid w:val="005467F4"/>
    <w:rsid w:val="005C3393"/>
    <w:rsid w:val="005C40D1"/>
    <w:rsid w:val="005C724F"/>
    <w:rsid w:val="005F4F4F"/>
    <w:rsid w:val="006A6FE0"/>
    <w:rsid w:val="006C2600"/>
    <w:rsid w:val="006E31F5"/>
    <w:rsid w:val="007006BB"/>
    <w:rsid w:val="007517E3"/>
    <w:rsid w:val="00787557"/>
    <w:rsid w:val="007C0FFB"/>
    <w:rsid w:val="008118D7"/>
    <w:rsid w:val="00874B1E"/>
    <w:rsid w:val="008C491E"/>
    <w:rsid w:val="0096095B"/>
    <w:rsid w:val="009C553C"/>
    <w:rsid w:val="00A46977"/>
    <w:rsid w:val="00A622AC"/>
    <w:rsid w:val="00A64D88"/>
    <w:rsid w:val="00A94D5E"/>
    <w:rsid w:val="00AF1189"/>
    <w:rsid w:val="00B02AB3"/>
    <w:rsid w:val="00B04731"/>
    <w:rsid w:val="00B6759D"/>
    <w:rsid w:val="00B74058"/>
    <w:rsid w:val="00B770BD"/>
    <w:rsid w:val="00BD208E"/>
    <w:rsid w:val="00BD7D21"/>
    <w:rsid w:val="00C4782E"/>
    <w:rsid w:val="00CC7742"/>
    <w:rsid w:val="00CE1129"/>
    <w:rsid w:val="00CE34A2"/>
    <w:rsid w:val="00D02EA7"/>
    <w:rsid w:val="00D17E4F"/>
    <w:rsid w:val="00D27293"/>
    <w:rsid w:val="00D32785"/>
    <w:rsid w:val="00D36EE8"/>
    <w:rsid w:val="00D7256F"/>
    <w:rsid w:val="00D728FC"/>
    <w:rsid w:val="00E11C16"/>
    <w:rsid w:val="00E17C0A"/>
    <w:rsid w:val="00E211DB"/>
    <w:rsid w:val="00E945C6"/>
    <w:rsid w:val="00EB4D85"/>
    <w:rsid w:val="00ED7658"/>
    <w:rsid w:val="00F070DD"/>
    <w:rsid w:val="00F16836"/>
    <w:rsid w:val="00F67CFD"/>
    <w:rsid w:val="00FC0E3C"/>
    <w:rsid w:val="00FC4C33"/>
    <w:rsid w:val="00FD25A1"/>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D25A1"/>
    <w:rPr>
      <w:color w:val="808080"/>
    </w:rPr>
  </w:style>
  <w:style w:type="paragraph" w:customStyle="1" w:styleId="2626961A597A4A36B270EBFCC01D4539">
    <w:name w:val="2626961A597A4A36B270EBFCC01D4539"/>
    <w:rsid w:val="00FD25A1"/>
  </w:style>
  <w:style w:type="paragraph" w:customStyle="1" w:styleId="6BA72AAE3B174463A904365810FBB7AF">
    <w:name w:val="6BA72AAE3B174463A904365810FBB7AF"/>
    <w:rsid w:val="00F67CFD"/>
  </w:style>
  <w:style w:type="paragraph" w:customStyle="1" w:styleId="92B6E76D19844C5DA75B6414E3D94393">
    <w:name w:val="92B6E76D19844C5DA75B6414E3D94393"/>
    <w:rsid w:val="00B74058"/>
  </w:style>
  <w:style w:type="paragraph" w:customStyle="1" w:styleId="D11199818AA14BAABC7CC9D8E77CDDAF">
    <w:name w:val="D11199818AA14BAABC7CC9D8E77CDDAF"/>
    <w:rsid w:val="00B74058"/>
  </w:style>
  <w:style w:type="paragraph" w:customStyle="1" w:styleId="71EEAA3BC4CF40F38CE3EBAD1C115F90">
    <w:name w:val="71EEAA3BC4CF40F38CE3EBAD1C115F90"/>
    <w:rsid w:val="003B7235"/>
  </w:style>
  <w:style w:type="paragraph" w:customStyle="1" w:styleId="C12D8B7AC9564FACBC5E0F34EA556987">
    <w:name w:val="C12D8B7AC9564FACBC5E0F34EA556987"/>
    <w:rsid w:val="003B7235"/>
  </w:style>
  <w:style w:type="paragraph" w:customStyle="1" w:styleId="EA57EBAC5C044678BDBEA06D515A198A">
    <w:name w:val="EA57EBAC5C044678BDBEA06D515A198A"/>
    <w:rsid w:val="00FD25A1"/>
  </w:style>
  <w:style w:type="paragraph" w:customStyle="1" w:styleId="815D29A47DBE4992B8DAAF33A7E254E7">
    <w:name w:val="815D29A47DBE4992B8DAAF33A7E254E7"/>
    <w:rsid w:val="00FD25A1"/>
  </w:style>
  <w:style w:type="paragraph" w:customStyle="1" w:styleId="C10BBA68E49640D487FB30144190951C">
    <w:name w:val="C10BBA68E49640D487FB30144190951C"/>
    <w:rsid w:val="00FD25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25</Pages>
  <Words>8919</Words>
  <Characters>56190</Characters>
  <Application>Microsoft Office Word</Application>
  <DocSecurity>0</DocSecurity>
  <Lines>468</Lines>
  <Paragraphs>129</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64980</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ebastian Bilda</cp:lastModifiedBy>
  <cp:revision>14</cp:revision>
  <cp:lastPrinted>2019-02-19T12:55:00Z</cp:lastPrinted>
  <dcterms:created xsi:type="dcterms:W3CDTF">2020-09-07T12:39:00Z</dcterms:created>
  <dcterms:modified xsi:type="dcterms:W3CDTF">2021-03-0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True</vt:lpwstr>
  </property>
  <property fmtid="{D5CDD505-2E9C-101B-9397-08002B2CF9AE}" pid="10" name="CitaviDocumentProperty_6">
    <vt:lpwstr>True</vt:lpwstr>
  </property>
  <property fmtid="{D5CDD505-2E9C-101B-9397-08002B2CF9AE}" pid="11" name="CitaviDocumentProperty_8">
    <vt:lpwstr>D:\Masterthesis\Citavi\Masterthesis\Masterthesis.ctv6</vt:lpwstr>
  </property>
  <property fmtid="{D5CDD505-2E9C-101B-9397-08002B2CF9AE}" pid="12" name="CitaviDocumentProperty_7">
    <vt:lpwstr>Masterthesis</vt:lpwstr>
  </property>
  <property fmtid="{D5CDD505-2E9C-101B-9397-08002B2CF9AE}" pid="13" name="CitaviDocumentProperty_0">
    <vt:lpwstr>3ef5849a-4aa1-4db4-824c-dbaac2b4b682</vt:lpwstr>
  </property>
  <property fmtid="{D5CDD505-2E9C-101B-9397-08002B2CF9AE}" pid="14" name="CitaviDocumentProperty_18">
    <vt:lpwstr>6</vt:lpwstr>
  </property>
  <property fmtid="{D5CDD505-2E9C-101B-9397-08002B2CF9AE}" pid="15" name="CitaviDocumentProperty_1">
    <vt:lpwstr>6.4.0.35</vt:lpwstr>
  </property>
</Properties>
</file>